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1913" w:rsidRPr="00A176EE" w:rsidRDefault="00CE1913" w:rsidP="001122D3">
      <w:pPr>
        <w:pStyle w:val="Heading1"/>
        <w:spacing w:line="240" w:lineRule="auto"/>
        <w:rPr>
          <w:lang w:val="en-US"/>
        </w:rPr>
      </w:pPr>
      <w:bookmarkStart w:id="0" w:name="_Toc113436370"/>
      <w:r>
        <w:t xml:space="preserve">BAB </w:t>
      </w:r>
      <w:bookmarkEnd w:id="0"/>
      <w:r w:rsidR="00A176EE">
        <w:rPr>
          <w:lang w:val="en-US"/>
        </w:rPr>
        <w:t>1</w:t>
      </w:r>
    </w:p>
    <w:p w:rsidR="00CE1913" w:rsidRDefault="00CE1913" w:rsidP="001122D3">
      <w:pPr>
        <w:pStyle w:val="Heading1"/>
        <w:spacing w:line="240" w:lineRule="auto"/>
      </w:pPr>
      <w:bookmarkStart w:id="1" w:name="_Toc113436371"/>
      <w:r>
        <w:t>PENDAHULUAN</w:t>
      </w:r>
      <w:bookmarkEnd w:id="1"/>
    </w:p>
    <w:p w:rsidR="00CE1913" w:rsidRDefault="00CE1913" w:rsidP="00CE1913">
      <w:pPr>
        <w:spacing w:line="480" w:lineRule="auto"/>
        <w:rPr>
          <w:rFonts w:ascii="Times New Roman" w:hAnsi="Times New Roman" w:cs="Times New Roman"/>
          <w:b/>
          <w:sz w:val="24"/>
          <w:szCs w:val="24"/>
        </w:rPr>
      </w:pPr>
    </w:p>
    <w:p w:rsidR="00CE1913" w:rsidRDefault="00CE1913" w:rsidP="00164675">
      <w:pPr>
        <w:pStyle w:val="Heading2"/>
        <w:numPr>
          <w:ilvl w:val="0"/>
          <w:numId w:val="36"/>
        </w:numPr>
        <w:ind w:hanging="436"/>
      </w:pPr>
      <w:bookmarkStart w:id="2" w:name="_Toc113436372"/>
      <w:r>
        <w:t>Latar Belakang</w:t>
      </w:r>
      <w:bookmarkEnd w:id="2"/>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Diare merupakan gangguan buang air besar yang ditandai buang air besar lebih dari tiga kali sehari dengan konsentrasi tinja cair, dapat disertai dengan darah. Penyakit diare masih menjadi masalah global dengan derajat kematian yang tinggi diberbagai negara terutama negara berkembang, dan juga sebagai salah satu penyebab utama tingginya angka kesakitan dan kematian anak di dunia. Secara umum diperkirakan lebih dari 10 juta anak yang berusia kurang dari 5 tahun meninggal setiap tahunnya di dunia dimana sekitar 20% meninggal karena infeksi diare.</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DOI":"10.36566/mjph/vol3.iss2/178","abstract":"Diare merupakan gangguan buang air besar yang ditandai buang air besar lebih dari 3 kali sehari dengan konsentrasi tinja cair disertai darah. Berdasarkan data profil Puskesmas Abeli pada tahun 2016 terdapat 286 balita yang menderita diare kemudian pada tahun 2017 terdapat 269 balita yang menderita diare dan pada tahun 2018 terdapat 160 balita yang menderita diare. Tujuan  penelitian ini untuk mengetahui faktor-faktor yang berhubungan dengan kejadian penyakit diare pada Balita di wilayah Pesisir Kelurahan Lapulu Kecamatan Abeli Kota Kendari. Jenis penelitian yang digunakan adalah analitik dengan pendekatan observasional yang menggunakan rancangan Cross Sectional Study. Populasi dalam penelitian ini berjumlah 96 balita. Jumlah sampel sebanyak 49 responden, dengan teknik penarikan sampel menggunakan Simple Random Sampling. Metode analisis menggunakan uji Chi-Square dan uji Phi. Hasil penelitian menunjukan bahwa ada hubungan sedang antara pengetahuan ibu  p-value (0,012 &lt; α 0,05), ada hubungan sedang antara penyediaan air bersih p-value (0,003&lt; α 0,05), dan ada hubungan sedang  antara jamban keluarga p-value (0,004 &lt; α 0,05) dengan kejadian penyakit diare pada Balita di wilayah Pesisir Kelurahan Lapulu Kecamatan Abeli Kota Kendari.","author":[{"dropping-particle":"","family":"Fitri Rachmillah Fadmi","given":"","non-dropping-particle":"","parse-names":false,"suffix":""},{"dropping-particle":"","family":"Andi Mauliyana","given":"","non-dropping-particle":"","parse-names":false,"suffix":""},{"dropping-particle":"","family":"Zatyani Muthia Mangidi","given":"","non-dropping-particle":"","parse-names":false,"suffix":""}],"container-title":"MIRACLE Journal Of Public Health","id":"ITEM-1","issue":"2","issued":{"date-parts":[["2020"]]},"page":"197-205","title":"Faktor-Faktor Yang Berhubungan Dengan Kejadian Diare Pada Anak Balita Di Wilayah Pesisir Kelurahan Lapulu Kecamatan Abeli Kota Kendari","type":"article-journal","volume":"3"},"uris":["http://www.mendeley.com/documents/?uuid=e68c3bb4-24e3-492c-a3f7-e57e5d16c28a"]}],"mendeley":{"formattedCitation":"(Fitri Rachmillah Fadmi et al., 2020)","plainTextFormattedCitation":"(Fitri Rachmillah Fadmi et al., 2020)","previouslyFormattedCitation":"(Fitri Rachmillah Fadmi et al., 2020)"},"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Fitri Rachmillah Fadmi et al., 2020)</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Diare lebih sering menyerang balita karena daya tahan tubuhnya yang masih lemah dan berada di fase oral yang cenderung lebih aktif memainkan benda asing dan bahkan memasukkannya ke dalam mulut sehingga balita sangat rentan terhadap penyebaran bakteri penyebab diare.</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author":[{"dropping-particle":"","family":"NURAENI RAHAYU","given":"VENI","non-dropping-particle":"","parse-names":false,"suffix":""}],"id":"ITEM-1","issued":{"date-parts":[["2021"]]},"publisher":"Universitas Siliwangi","title":"HUBUNGAN PRAKTIK IBU DENGAN KEJADIAN DIARE PADA BALITA DI WILAYAH KERJA PUSKESMAS CIGEUREUNG KOTA TASIKMALAYA TAHUN 2021","type":"article"},"uris":["http://www.mendeley.com/documents/?uuid=d88aa524-f35a-48c9-96ab-a70d5d2a0887"]}],"mendeley":{"formattedCitation":"(NURAENI RAHAYU, 2021)","manualFormatting":"(Nuraeni Rahayu, 2021)","plainTextFormattedCitation":"(NURAENI RAHAYU, 2021)","previouslyFormattedCitation":"(NURAENI RAHAYU, 2021)"},"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Nuraeni Rahayu, 2021)</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 xml:space="preserve">Prevalensi diare dan period diare yang paling tinggi adalah kelompok umur &lt; 1 tahun dengan angka kejadian 7% period prevalensi 11,2% dan kelompok umur 1-4 tahun dengan angka kejadian 6,7% period prevalensi 12,2%. Kurang lebih 80% kematian terjadi pada balita kurang dari 1 tahun dan risiko menurun dengan bertambahnya usia </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ISBN":"2088-270X","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menterian Kesehatan RI","given":"2021","non-dropping-particle":"","parse-names":false,"suffix":""}],"container-title":"Jurnal Buletin Jendela Data &amp; Informasi Kesehatan","id":"ITEM-1","issued":{"date-parts":[["2021"]]},"page":"1-44","title":"Situasi diare di Indonesia","type":"article-journal","volume":"2"},"uris":["http://www.mendeley.com/documents/?uuid=d998d01b-188b-490c-84d7-7c79f4001b76"]}],"mendeley":{"formattedCitation":"(Kementerian Kesehatan RI, 2021)","manualFormatting":"(Kementerian Kesehatan RI, 2021)","plainTextFormattedCitation":"(Kementerian Kesehatan RI, 2021)","previouslyFormattedCitation":"(Kementerian Kesehatan RI, 2021)"},"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Kementerian Kesehatan RI, 2021)</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 xml:space="preserve">Menurut </w:t>
      </w:r>
      <w:r w:rsidRPr="001246B7">
        <w:rPr>
          <w:rFonts w:ascii="Times New Roman" w:hAnsi="Times New Roman" w:cs="Times New Roman"/>
          <w:i/>
          <w:sz w:val="24"/>
          <w:szCs w:val="24"/>
        </w:rPr>
        <w:t>World Health Organization</w:t>
      </w:r>
      <w:r w:rsidRPr="001246B7">
        <w:rPr>
          <w:rFonts w:ascii="Times New Roman" w:hAnsi="Times New Roman" w:cs="Times New Roman"/>
          <w:sz w:val="24"/>
          <w:szCs w:val="24"/>
        </w:rPr>
        <w:t xml:space="preserve"> (WHO) diare dapat membunuh lebih dari 525.000 balita setiap tahunnya. Sebanyak ¾ kematian anak umumnya disebabkan oleh penyakit neonatal, pneumonia dan diare. Secara global hampir </w:t>
      </w:r>
      <w:r w:rsidRPr="001246B7">
        <w:rPr>
          <w:rFonts w:ascii="Times New Roman" w:hAnsi="Times New Roman" w:cs="Times New Roman"/>
          <w:sz w:val="24"/>
          <w:szCs w:val="24"/>
        </w:rPr>
        <w:lastRenderedPageBreak/>
        <w:t>1,7 miliar kasus diare pada anak setiap tahunnya yang sebagian besar disebabkan oleh makanan dan sumber air yang terkontaminasi. Diseluruh dunia terdapat 780 juta orang memiliki akses air minum yang buruk dan 2,5 miliar orang dengan sanitasi yang kurang baik, penyakit diare banyak tersebar di negara berkembang dan negara berpenghasilan rendah. (WHO, 2017).</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 xml:space="preserve">Di Indonesia, diare merupakan masalah kesehatan masyarakat dengan prevalensi yang tinggi. Berdasarkan data Kemenkes RI prevalensi diare pada tahun 2018 sebanyak 37,88% atau sekitar 1.516.438 kasus pada balita. Prevalensi tersebut mengalami kenaikan pada tahun 2019 menjadi 40% atau sekitar 1.591.944 kasus pada balita (Ditjen P2P, Kemenkes RI, 2020). Selain itu, Riskesdas melaporkan prevalensi diare lebih banyak terjadi pada kelompok balita yang terdiri dari 11,4 % atau sekitar 47.764 kasus pada laki-laki dan 10,5% atau sekitar 45.855 kasus pada perempuan </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esdas","given":"2018","non-dropping-particle":"","parse-names":false,"suffix":""}],"container-title":"Kementrian Kesehatan RI","id":"ITEM-1","issue":"9","issued":{"date-parts":[["2018"]]},"page":"1689-1699","title":"Hasil Riset Kesehatan Dasar Tahun 2018","type":"article-journal","volume":"53"},"uris":["http://www.mendeley.com/documents/?uuid=37abdab4-9ec1-47d7-9557-e7109a9ef284"]}],"mendeley":{"formattedCitation":"(Riskesdas, 2018)","plainTextFormattedCitation":"(Riskesdas, 2018)","previouslyFormattedCitation":"(Riskesdas, 2018)"},"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Riskesdas, 2018)</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 xml:space="preserve">Ada perubahan target cakupan pelayanan diare yang semula adalah semua umur berubah menjadi balita semenjak tahun 2017. Target cakupan pelayanan diare balita adalah ≥ 55%. Pada tahun 2016 ada 53.560 kasus, pada tahun 2017 ada 56.150 kasus, pada tahun 2018 ada 57.150 kasus, pada tahun 2019 ada 56.563 kasus, pada tahun 2020 ada 44,839 kasus. Ada peningkatan mulai tahun 2016 sampai dengan 2019 dan menurun pada tahun 2020 karena ada pandemi covid 19. </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Provinsi Jawa Timur.,","given":"","non-dropping-particle":"","parse-names":false,"suffix":""}],"container-title":"Dinas Kesehatan Provinsi Jawa Tengah.,","id":"ITEM-1","issued":{"date-parts":[["2020"]]},"page":"1-123","title":"Profil Kesehatan Provinsi Jawa Timur 2019","type":"article-journal"},"uris":["http://www.mendeley.com/documents/?uuid=b049644a-fe96-4a1f-b815-248e4bb2b99c"]}],"mendeley":{"formattedCitation":"(Dinas Kesehatan Provinsi Jawa Timur., 2020)","plainTextFormattedCitation":"(Dinas Kesehatan Provinsi Jawa Timur., 2020)","previouslyFormattedCitation":"(Dinas Kesehatan Provinsi Jawa Timur., 2020)"},"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Dinas Kesehatan Provinsi Jawa Timur., 2020)</w:t>
      </w:r>
      <w:r w:rsidR="00FB16C6" w:rsidRPr="001246B7">
        <w:rPr>
          <w:rFonts w:ascii="Times New Roman" w:hAnsi="Times New Roman" w:cs="Times New Roman"/>
          <w:sz w:val="24"/>
          <w:szCs w:val="24"/>
        </w:rPr>
        <w:fldChar w:fldCharType="end"/>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 xml:space="preserve">Jumlah penderita diare yang dilayani dan mendapat oralit di Kabupaten Mojokerto tahun 2020 seumur hidup sebanyak  14.694 kasus dan balita sebanyak 3.690 kasus. Jumlah penderita yang mendapat zinc di Kabupaten </w:t>
      </w:r>
      <w:r w:rsidRPr="001246B7">
        <w:rPr>
          <w:rFonts w:ascii="Times New Roman" w:hAnsi="Times New Roman" w:cs="Times New Roman"/>
          <w:sz w:val="24"/>
          <w:szCs w:val="24"/>
        </w:rPr>
        <w:lastRenderedPageBreak/>
        <w:t>Mojokerto tahun 2020 balita sebanyak 3.675 kasus</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rofil Kesehatan Kabupaten Mojokero","given":"","non-dropping-particle":"","parse-names":false,"suffix":""}],"id":"ITEM-1","issued":{"date-parts":[["2019"]]},"page":"105-112","title":"Profil Kesehatan Kabupaten Mojokero","type":"article-journal","volume":"1"},"uris":["http://www.mendeley.com/documents/?uuid=4326cd9e-4169-4b3f-8f71-aef4b4aac259"]}],"mendeley":{"formattedCitation":"(Profil Kesehatan Kabupaten Mojokero, 2019)","manualFormatting":"(Profil Kesehatan Kabupaten Mojokerto, 2020)","plainTextFormattedCitation":"(Profil Kesehatan Kabupaten Mojokero, 2019)","previouslyFormattedCitation":"(Profil Kesehatan Kabupaten Mojokero, 2019)"},"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Profil Kesehatan Kabupaten Mojokerto, 2020)</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w:t>
      </w:r>
    </w:p>
    <w:p w:rsidR="00CE1913" w:rsidRPr="001246B7" w:rsidRDefault="00CE1913" w:rsidP="00CE1913">
      <w:pPr>
        <w:pStyle w:val="ListParagraph"/>
        <w:spacing w:line="480" w:lineRule="auto"/>
        <w:jc w:val="both"/>
        <w:rPr>
          <w:rFonts w:ascii="Times New Roman" w:hAnsi="Times New Roman" w:cs="Times New Roman"/>
          <w:sz w:val="24"/>
          <w:szCs w:val="24"/>
        </w:rPr>
      </w:pPr>
      <w:r w:rsidRPr="001246B7">
        <w:rPr>
          <w:rFonts w:ascii="Times New Roman" w:hAnsi="Times New Roman" w:cs="Times New Roman"/>
          <w:sz w:val="24"/>
          <w:szCs w:val="24"/>
        </w:rPr>
        <w:t xml:space="preserve">Kejadian diare pada balita di wilayah kerja Puskesmas Gayaman didapatkan jumlah data balita yang menderita diare tahun 2021 yaitu 189 kasus penyakit diare pada balita. Penyakit diare ini disebabkan oleh beberapa faktor yaitu  kepemilikan jamban bersih, kebiasaan mencuci tangan, dan pengetahuan ibu. (Studi Pendahuluan). </w:t>
      </w:r>
    </w:p>
    <w:p w:rsidR="00CE1913" w:rsidRPr="001246B7" w:rsidRDefault="00CE1913" w:rsidP="00CE1913">
      <w:pPr>
        <w:pStyle w:val="ListParagraph"/>
        <w:spacing w:line="480" w:lineRule="auto"/>
        <w:jc w:val="both"/>
        <w:rPr>
          <w:rFonts w:ascii="Times New Roman" w:hAnsi="Times New Roman" w:cs="Times New Roman"/>
          <w:sz w:val="24"/>
          <w:szCs w:val="24"/>
        </w:rPr>
      </w:pPr>
      <w:r w:rsidRPr="001246B7">
        <w:rPr>
          <w:rFonts w:ascii="Times New Roman" w:hAnsi="Times New Roman" w:cs="Times New Roman"/>
          <w:sz w:val="24"/>
          <w:szCs w:val="24"/>
        </w:rPr>
        <w:t xml:space="preserve">Masih tingginya angka kejadian diare bisa diakibatkan beberapa faktor, antara lain penyimpanan air yang buruk, tempat pembuangan sampah yang tidak baik, tidak mengolah air di rumah, kekurangan suplai air, air yang kurang mendidih saat proses pemasakan, sanitasi yang buruk, makanan yang tidak bersih, perilaku cuci tangan yang buruk, usia yang muda, dan pengetahuan ibu tentang diare rendah.  </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author":[{"dropping-particle":"","family":"Ibrahim","given":"Ilham","non-dropping-particle":"","parse-names":false,"suffix":""},{"dropping-particle":"","family":"Sartika","given":"Ratu Ayu","non-dropping-particle":"","parse-names":false,"suffix":""},{"dropping-particle":"","family":"Triyanti","given":"","non-dropping-particle":"","parse-names":false,"suffix":""},{"dropping-particle":"","family":"Permatasari","given":"Tria Endah","non-dropping-particle":"","parse-names":false,"suffix":""}],"container-title":"Indonesian Journal of Public Health Nutrition","id":"ITEM-1","issue":"1","issued":{"date-parts":[["2021"]]},"page":"34-43","title":"Faktor-Faktor yang Berhubungan dengan Kejadian Diare pada Siswa Sekolah Dasar di Kabupaten Lebak, Provinsi Banten, Indonesia","type":"article-journal","volume":"2"},"uris":["http://www.mendeley.com/documents/?uuid=f5b4c84c-5013-46e0-acb4-09c6abb9e5ac"]}],"mendeley":{"formattedCitation":"(Ibrahim et al., 2021)","plainTextFormattedCitation":"(Ibrahim et al., 2021)","previouslyFormattedCitation":"(Ibrahim et al., 2021)"},"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Ibrahim et al., 2021)</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 xml:space="preserve">Penyakit menular menjadi masalah kesehatan global karena menimbulkan angka kesakitan dan kematian yang relatif tinggi dalam kurun waktu yang relatif singkat. Penyakit menular merupakan perpaduan berbagai faktor yang saling mempengaruhi. Faktortersebut terdiri dari lingkungan </w:t>
      </w:r>
      <w:r w:rsidRPr="00FE182D">
        <w:rPr>
          <w:rFonts w:ascii="Times New Roman" w:hAnsi="Times New Roman" w:cs="Times New Roman"/>
          <w:i/>
          <w:sz w:val="24"/>
          <w:szCs w:val="24"/>
        </w:rPr>
        <w:t>(environment</w:t>
      </w:r>
      <w:r w:rsidRPr="001246B7">
        <w:rPr>
          <w:rFonts w:ascii="Times New Roman" w:hAnsi="Times New Roman" w:cs="Times New Roman"/>
          <w:sz w:val="24"/>
          <w:szCs w:val="24"/>
        </w:rPr>
        <w:t xml:space="preserve">), agen penyebab penyakit </w:t>
      </w:r>
      <w:r w:rsidRPr="00FE182D">
        <w:rPr>
          <w:rFonts w:ascii="Times New Roman" w:hAnsi="Times New Roman" w:cs="Times New Roman"/>
          <w:i/>
          <w:sz w:val="24"/>
          <w:szCs w:val="24"/>
        </w:rPr>
        <w:t>(agent),</w:t>
      </w:r>
      <w:r w:rsidRPr="001246B7">
        <w:rPr>
          <w:rFonts w:ascii="Times New Roman" w:hAnsi="Times New Roman" w:cs="Times New Roman"/>
          <w:sz w:val="24"/>
          <w:szCs w:val="24"/>
        </w:rPr>
        <w:t xml:space="preserve"> dan pejamu </w:t>
      </w:r>
      <w:r w:rsidRPr="00FE182D">
        <w:rPr>
          <w:rFonts w:ascii="Times New Roman" w:hAnsi="Times New Roman" w:cs="Times New Roman"/>
          <w:i/>
          <w:sz w:val="24"/>
          <w:szCs w:val="24"/>
        </w:rPr>
        <w:t>(host).</w:t>
      </w:r>
      <w:r w:rsidRPr="001246B7">
        <w:rPr>
          <w:rFonts w:ascii="Times New Roman" w:hAnsi="Times New Roman" w:cs="Times New Roman"/>
          <w:sz w:val="24"/>
          <w:szCs w:val="24"/>
        </w:rPr>
        <w:t xml:space="preserve"> Ketiga faktor tersebut disebut sebagai segitiga epidemiologi </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author":[{"dropping-particle":"","family":"Yohana","given":"Mike","non-dropping-particle":"","parse-names":false,"suffix":""}],"container-title":"Skripsi. Universitas Perintis Indonesia","id":"ITEM-1","issued":{"date-parts":[["2021"]]},"title":"Faktor-Faktor Yang Berhubungan Dengan Kejadian Diare Pada Bayi Usia 6-11 Bulan Di Puskesmas Kota Sungai Penuh Tahun 2020","type":"article-journal"},"uris":["http://www.mendeley.com/documents/?uuid=763235a5-9390-4f6e-bf3c-9dd0deb9da2a"]}],"mendeley":{"formattedCitation":"(Yohana, 2021)","plainTextFormattedCitation":"(Yohana, 2021)","previouslyFormattedCitation":"(Yohana, 2021)"},"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Yohana, 2021)</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 xml:space="preserve">. </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Menurut</w:t>
      </w:r>
      <w:r w:rsidR="00E25890">
        <w:rPr>
          <w:rFonts w:ascii="Times New Roman" w:hAnsi="Times New Roman" w:cs="Times New Roman"/>
          <w:sz w:val="24"/>
          <w:szCs w:val="24"/>
        </w:rPr>
        <w:t xml:space="preserve"> </w:t>
      </w:r>
      <w:r w:rsidR="00FB16C6" w:rsidRPr="001246B7">
        <w:rPr>
          <w:rFonts w:ascii="Times New Roman" w:hAnsi="Times New Roman" w:cs="Times New Roman"/>
          <w:sz w:val="24"/>
          <w:szCs w:val="24"/>
        </w:rPr>
        <w:fldChar w:fldCharType="begin" w:fldLock="1"/>
      </w:r>
      <w:r w:rsidRPr="001246B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2018","non-dropping-particle":"","parse-names":false,"suffix":""}],"container-title":"Journal of Chemical Information","id":"ITEM-1","issue":"9","issued":{"date-parts":[["2013"]]},"page":"1689-1699","title":"Data Informasi Profil Kesehatan Indonesia 2018","type":"article-journal","volume":"53"},"uris":["http://www.mendeley.com/documents/?uuid=c1bb3ae4-a69f-49c0-9917-4e5f042ea71c"]}],"mendeley":{"formattedCitation":"(Kemenkes RI, 2013)","manualFormatting":"(Kemenkes RI, 2018)","plainTextFormattedCitation":"(Kemenkes RI, 2013)","previouslyFormattedCitation":"(Kemenkes RI, 2013)"},"properties":{"noteIndex":0},"schema":"https://github.com/citation-style-language/schema/raw/master/csl-citation.json"}</w:instrText>
      </w:r>
      <w:r w:rsidR="00FB16C6" w:rsidRPr="001246B7">
        <w:rPr>
          <w:rFonts w:ascii="Times New Roman" w:hAnsi="Times New Roman" w:cs="Times New Roman"/>
          <w:sz w:val="24"/>
          <w:szCs w:val="24"/>
        </w:rPr>
        <w:fldChar w:fldCharType="separate"/>
      </w:r>
      <w:r w:rsidRPr="001246B7">
        <w:rPr>
          <w:rFonts w:ascii="Times New Roman" w:hAnsi="Times New Roman" w:cs="Times New Roman"/>
          <w:noProof/>
          <w:sz w:val="24"/>
          <w:szCs w:val="24"/>
        </w:rPr>
        <w:t>(Kemenkes RI, 2018)</w:t>
      </w:r>
      <w:r w:rsidR="00FB16C6" w:rsidRPr="001246B7">
        <w:rPr>
          <w:rFonts w:ascii="Times New Roman" w:hAnsi="Times New Roman" w:cs="Times New Roman"/>
          <w:sz w:val="24"/>
          <w:szCs w:val="24"/>
        </w:rPr>
        <w:fldChar w:fldCharType="end"/>
      </w:r>
      <w:r w:rsidRPr="001246B7">
        <w:rPr>
          <w:rFonts w:ascii="Times New Roman" w:hAnsi="Times New Roman" w:cs="Times New Roman"/>
          <w:sz w:val="24"/>
          <w:szCs w:val="24"/>
        </w:rPr>
        <w:t xml:space="preserve">, perilaku pencegahan diare terdiri dari praktik pemberian ASI Eksklusif, praktik pemberian MP-ASI, Praktik penggunaan air bersih yang cukup, Praktik Cuci Tangan Pakai Sabun (CTPS), Praktik penggunaan jamban, praktik membuang tinja bayi yang benar dan </w:t>
      </w:r>
      <w:r w:rsidRPr="001246B7">
        <w:rPr>
          <w:rFonts w:ascii="Times New Roman" w:hAnsi="Times New Roman" w:cs="Times New Roman"/>
          <w:sz w:val="24"/>
          <w:szCs w:val="24"/>
        </w:rPr>
        <w:lastRenderedPageBreak/>
        <w:t>pemberian imunisasi campak. Selain itu, Faktor perilaku yang menyebabkan tingginya kejadian diare yaitu tidak memberikan ASI Eksklusif secara penuh, tidak mencuci besih botol susu, penyimpanan makanan yang salah, mengkonsumsi air minum yang tercemar, tidak mencuci tangan sebelum makan, sebelum menyiapkan makan balita, dan sesudah BAB, serta tidak membuang tinja dengan benar.</w:t>
      </w:r>
    </w:p>
    <w:p w:rsidR="00CE1913" w:rsidRPr="001246B7" w:rsidRDefault="00CE1913" w:rsidP="00CE1913">
      <w:pPr>
        <w:pStyle w:val="ListParagraph"/>
        <w:spacing w:line="480" w:lineRule="auto"/>
        <w:ind w:firstLine="720"/>
        <w:jc w:val="both"/>
        <w:rPr>
          <w:rFonts w:ascii="Times New Roman" w:hAnsi="Times New Roman" w:cs="Times New Roman"/>
          <w:sz w:val="24"/>
          <w:szCs w:val="24"/>
        </w:rPr>
      </w:pPr>
      <w:r w:rsidRPr="001246B7">
        <w:rPr>
          <w:rFonts w:ascii="Times New Roman" w:hAnsi="Times New Roman" w:cs="Times New Roman"/>
          <w:sz w:val="24"/>
          <w:szCs w:val="24"/>
        </w:rPr>
        <w:t>Berdasarkan permasalahan diatas, peneliti tertarik untuk melakukan penelitian mengenai Faktor-Faktor yang Berhubungan Dengan Kejadian Diaere Pada Balita  di Wilayah Kerja Puskesmas Gayaman Kabupaten Mojokerto.</w:t>
      </w:r>
    </w:p>
    <w:p w:rsidR="00CE1913" w:rsidRPr="001122D3" w:rsidRDefault="00CE1913" w:rsidP="00164675">
      <w:pPr>
        <w:pStyle w:val="Heading2"/>
        <w:numPr>
          <w:ilvl w:val="0"/>
          <w:numId w:val="36"/>
        </w:numPr>
        <w:ind w:hanging="436"/>
      </w:pPr>
      <w:bookmarkStart w:id="3" w:name="_Toc113436373"/>
      <w:r w:rsidRPr="001122D3">
        <w:t>Rumusan Masalah</w:t>
      </w:r>
      <w:bookmarkEnd w:id="3"/>
    </w:p>
    <w:p w:rsidR="00CE1913" w:rsidRPr="006B45F8" w:rsidRDefault="00CE1913" w:rsidP="00CE1913">
      <w:pPr>
        <w:pStyle w:val="ListParagraph"/>
        <w:spacing w:line="480" w:lineRule="auto"/>
        <w:ind w:firstLine="720"/>
        <w:jc w:val="both"/>
        <w:rPr>
          <w:rFonts w:ascii="Times New Roman" w:hAnsi="Times New Roman" w:cs="Times New Roman"/>
          <w:sz w:val="24"/>
          <w:szCs w:val="24"/>
        </w:rPr>
      </w:pPr>
      <w:r w:rsidRPr="00455E94">
        <w:rPr>
          <w:rFonts w:ascii="Times New Roman" w:hAnsi="Times New Roman" w:cs="Times New Roman"/>
          <w:sz w:val="24"/>
          <w:szCs w:val="24"/>
        </w:rPr>
        <w:t>Berdasarkan latar belakang diatas, rumusan masalah dalam penelitian ini adalah : faktor-faktor apa saja yang berhubungan dengan kejadian diare pada balita di</w:t>
      </w:r>
      <w:r>
        <w:rPr>
          <w:rFonts w:ascii="Times New Roman" w:hAnsi="Times New Roman" w:cs="Times New Roman"/>
          <w:sz w:val="24"/>
          <w:szCs w:val="24"/>
        </w:rPr>
        <w:t xml:space="preserve"> Wilayah Kerja Puskesmas G</w:t>
      </w:r>
      <w:r w:rsidRPr="00455E94">
        <w:rPr>
          <w:rFonts w:ascii="Times New Roman" w:hAnsi="Times New Roman" w:cs="Times New Roman"/>
          <w:sz w:val="24"/>
          <w:szCs w:val="24"/>
        </w:rPr>
        <w:t>ayaman</w:t>
      </w:r>
      <w:r>
        <w:rPr>
          <w:rFonts w:ascii="Times New Roman" w:hAnsi="Times New Roman" w:cs="Times New Roman"/>
          <w:sz w:val="24"/>
          <w:szCs w:val="24"/>
        </w:rPr>
        <w:t xml:space="preserve"> K</w:t>
      </w:r>
      <w:r w:rsidRPr="00455E94">
        <w:rPr>
          <w:rFonts w:ascii="Times New Roman" w:hAnsi="Times New Roman" w:cs="Times New Roman"/>
          <w:sz w:val="24"/>
          <w:szCs w:val="24"/>
        </w:rPr>
        <w:t>ab</w:t>
      </w:r>
      <w:r>
        <w:rPr>
          <w:rFonts w:ascii="Times New Roman" w:hAnsi="Times New Roman" w:cs="Times New Roman"/>
          <w:sz w:val="24"/>
          <w:szCs w:val="24"/>
        </w:rPr>
        <w:t>upaten M</w:t>
      </w:r>
      <w:r w:rsidRPr="00455E94">
        <w:rPr>
          <w:rFonts w:ascii="Times New Roman" w:hAnsi="Times New Roman" w:cs="Times New Roman"/>
          <w:sz w:val="24"/>
          <w:szCs w:val="24"/>
        </w:rPr>
        <w:t>ojokerto?</w:t>
      </w:r>
    </w:p>
    <w:p w:rsidR="00CE1913" w:rsidRPr="001122D3" w:rsidRDefault="00CE1913" w:rsidP="00164675">
      <w:pPr>
        <w:pStyle w:val="Heading2"/>
        <w:numPr>
          <w:ilvl w:val="0"/>
          <w:numId w:val="36"/>
        </w:numPr>
        <w:ind w:hanging="436"/>
      </w:pPr>
      <w:bookmarkStart w:id="4" w:name="_Toc113436374"/>
      <w:r w:rsidRPr="001122D3">
        <w:t>Tujuan Penelitian</w:t>
      </w:r>
      <w:bookmarkEnd w:id="4"/>
    </w:p>
    <w:p w:rsidR="00CE1913" w:rsidRDefault="00CE1913" w:rsidP="00164675">
      <w:pPr>
        <w:pStyle w:val="Heading3"/>
        <w:numPr>
          <w:ilvl w:val="0"/>
          <w:numId w:val="37"/>
        </w:numPr>
        <w:ind w:left="1134"/>
      </w:pPr>
      <w:bookmarkStart w:id="5" w:name="_Toc113436375"/>
      <w:r>
        <w:t>Tujuan Umum</w:t>
      </w:r>
      <w:bookmarkEnd w:id="5"/>
    </w:p>
    <w:p w:rsidR="00CE1913" w:rsidRPr="006B45F8" w:rsidRDefault="00CE1913" w:rsidP="00CE1913">
      <w:pPr>
        <w:pStyle w:val="ListParagraph"/>
        <w:spacing w:line="480" w:lineRule="auto"/>
        <w:ind w:left="1080" w:firstLine="360"/>
        <w:jc w:val="both"/>
        <w:rPr>
          <w:rFonts w:ascii="Times New Roman" w:hAnsi="Times New Roman" w:cs="Times New Roman"/>
          <w:sz w:val="24"/>
          <w:szCs w:val="24"/>
        </w:rPr>
      </w:pPr>
      <w:r w:rsidRPr="006B45F8">
        <w:rPr>
          <w:rFonts w:ascii="Times New Roman" w:hAnsi="Times New Roman" w:cs="Times New Roman"/>
          <w:sz w:val="24"/>
          <w:szCs w:val="24"/>
        </w:rPr>
        <w:t>Mengetahui faktor-faktor yang berhubungan dengan kejadian diare pada balita di Wilayah Kerja Puskesmas Gayaman Kabupaten Mojokerto.</w:t>
      </w:r>
    </w:p>
    <w:p w:rsidR="00CE1913" w:rsidRPr="001122D3" w:rsidRDefault="00CE1913" w:rsidP="00164675">
      <w:pPr>
        <w:pStyle w:val="Heading3"/>
        <w:numPr>
          <w:ilvl w:val="0"/>
          <w:numId w:val="37"/>
        </w:numPr>
        <w:ind w:left="1134"/>
      </w:pPr>
      <w:bookmarkStart w:id="6" w:name="_Toc113436376"/>
      <w:r w:rsidRPr="001122D3">
        <w:t>Tujuan Khusus</w:t>
      </w:r>
      <w:bookmarkEnd w:id="6"/>
    </w:p>
    <w:p w:rsidR="00CE1913" w:rsidRDefault="00CE1913"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engidentifikasi kejadian diare pada balita di Wilayah Kerja Puskesmas Gayaman Kabupaten Mojokerto.</w:t>
      </w:r>
    </w:p>
    <w:p w:rsidR="0004366A" w:rsidRDefault="0004366A"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engidentifikasi faktor Cuci Tangan Pakai Sabun (CTPS) di Wilayah Kerja Puskesmas Gayaman Kabupaten Mojokerto.</w:t>
      </w:r>
    </w:p>
    <w:p w:rsidR="0004366A" w:rsidRDefault="0004366A"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Mengidentifikasi faktor pengetahuan ibu di Wilayah Kerja Puskesmas Gayaman Kabupaten Mojokerto.</w:t>
      </w:r>
    </w:p>
    <w:p w:rsidR="0004366A" w:rsidRDefault="0004366A"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engidentifikasi faktor kebersihan jamban di Wilayah Kerja Puskesmas Gayaman.</w:t>
      </w:r>
    </w:p>
    <w:p w:rsidR="0004366A" w:rsidRDefault="0004366A"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enganalisis faktor cuci tangan pakai sabun dengan kejadian diare pada balita di Wilayah Kerja Puskesmas Gayaman Kabupaten Mojokerto.</w:t>
      </w:r>
    </w:p>
    <w:p w:rsidR="0004366A" w:rsidRDefault="0004366A"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enganalisis faktor pengetahuan ibu dengan kejadian diare pada balita di Wilayah Kerja Puskesmas Gayaman Kabupaten Mojokerto.</w:t>
      </w:r>
    </w:p>
    <w:p w:rsidR="0004366A" w:rsidRPr="006B45F8" w:rsidRDefault="0004366A" w:rsidP="008F71F6">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enganalisis faktor kebersihan jamban dengan kejadian diare pada balita di Wilayah Kerja Puskesmas Gayaman Kabupaten Mojokerto.</w:t>
      </w:r>
    </w:p>
    <w:p w:rsidR="00CE1913" w:rsidRPr="001122D3" w:rsidRDefault="00CE1913" w:rsidP="00164675">
      <w:pPr>
        <w:pStyle w:val="Heading2"/>
        <w:numPr>
          <w:ilvl w:val="0"/>
          <w:numId w:val="36"/>
        </w:numPr>
        <w:ind w:hanging="436"/>
      </w:pPr>
      <w:bookmarkStart w:id="7" w:name="_Toc113436377"/>
      <w:r w:rsidRPr="001122D3">
        <w:t>Manfaat Penelitian</w:t>
      </w:r>
      <w:bookmarkEnd w:id="7"/>
    </w:p>
    <w:p w:rsidR="00CE1913" w:rsidRPr="001122D3" w:rsidRDefault="00CE1913" w:rsidP="00164675">
      <w:pPr>
        <w:pStyle w:val="Heading3"/>
        <w:numPr>
          <w:ilvl w:val="0"/>
          <w:numId w:val="38"/>
        </w:numPr>
        <w:ind w:left="1134"/>
      </w:pPr>
      <w:bookmarkStart w:id="8" w:name="_Toc113436378"/>
      <w:r w:rsidRPr="001122D3">
        <w:t>Manfaat Teoritis</w:t>
      </w:r>
      <w:bookmarkEnd w:id="8"/>
    </w:p>
    <w:p w:rsidR="00CE1913" w:rsidRDefault="00CE1913" w:rsidP="00CE1913">
      <w:pPr>
        <w:pStyle w:val="ListParagraph"/>
        <w:spacing w:line="480" w:lineRule="auto"/>
        <w:ind w:left="1080" w:firstLine="360"/>
        <w:rPr>
          <w:rFonts w:ascii="Times New Roman" w:hAnsi="Times New Roman" w:cs="Times New Roman"/>
          <w:b/>
          <w:sz w:val="24"/>
          <w:szCs w:val="24"/>
        </w:rPr>
      </w:pPr>
      <w:r w:rsidRPr="00351916">
        <w:rPr>
          <w:rFonts w:ascii="Times New Roman" w:hAnsi="Times New Roman" w:cs="Times New Roman"/>
          <w:sz w:val="24"/>
          <w:szCs w:val="24"/>
        </w:rPr>
        <w:t>Penelitian ini diharapkan dapat menambah wawasan dan informasi terkait faktor-faktor yang berhubungan dengan</w:t>
      </w:r>
      <w:r>
        <w:rPr>
          <w:rFonts w:ascii="Times New Roman" w:hAnsi="Times New Roman" w:cs="Times New Roman"/>
          <w:sz w:val="24"/>
          <w:szCs w:val="24"/>
        </w:rPr>
        <w:t xml:space="preserve"> kejadian diare pada balita di Wilayah Kerja Puskesmas Gayaman Kabupaten M</w:t>
      </w:r>
      <w:r w:rsidRPr="00351916">
        <w:rPr>
          <w:rFonts w:ascii="Times New Roman" w:hAnsi="Times New Roman" w:cs="Times New Roman"/>
          <w:sz w:val="24"/>
          <w:szCs w:val="24"/>
        </w:rPr>
        <w:t>ojokerto.</w:t>
      </w:r>
    </w:p>
    <w:p w:rsidR="00CE1913" w:rsidRPr="001122D3" w:rsidRDefault="00CE1913" w:rsidP="00164675">
      <w:pPr>
        <w:pStyle w:val="Heading3"/>
        <w:numPr>
          <w:ilvl w:val="0"/>
          <w:numId w:val="38"/>
        </w:numPr>
        <w:ind w:left="1134"/>
      </w:pPr>
      <w:bookmarkStart w:id="9" w:name="_Toc113436379"/>
      <w:r w:rsidRPr="001122D3">
        <w:t>Manfaat Praktis</w:t>
      </w:r>
      <w:bookmarkEnd w:id="9"/>
    </w:p>
    <w:p w:rsidR="00CE1913" w:rsidRDefault="00CE1913" w:rsidP="008F71F6">
      <w:pPr>
        <w:pStyle w:val="ListParagraph"/>
        <w:numPr>
          <w:ilvl w:val="0"/>
          <w:numId w:val="6"/>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Instansi </w:t>
      </w:r>
    </w:p>
    <w:p w:rsidR="00CE1913" w:rsidRPr="003B0B56" w:rsidRDefault="00CE1913" w:rsidP="00CA3B16">
      <w:pPr>
        <w:pStyle w:val="ListParagraph"/>
        <w:spacing w:line="480" w:lineRule="auto"/>
        <w:ind w:left="1440" w:firstLine="720"/>
        <w:rPr>
          <w:rFonts w:ascii="Times New Roman" w:hAnsi="Times New Roman" w:cs="Times New Roman"/>
          <w:sz w:val="24"/>
          <w:szCs w:val="24"/>
        </w:rPr>
      </w:pPr>
      <w:r w:rsidRPr="002C3EE7">
        <w:rPr>
          <w:rFonts w:ascii="Times New Roman" w:hAnsi="Times New Roman" w:cs="Times New Roman"/>
          <w:sz w:val="24"/>
          <w:szCs w:val="24"/>
        </w:rPr>
        <w:t>Sebagai bahan masukan dan dasar pembuatan program untuk semua instansi pelayanan keseh</w:t>
      </w:r>
      <w:r>
        <w:rPr>
          <w:rFonts w:ascii="Times New Roman" w:hAnsi="Times New Roman" w:cs="Times New Roman"/>
          <w:sz w:val="24"/>
          <w:szCs w:val="24"/>
        </w:rPr>
        <w:t>atan terkait kejadian diare di Kabupaten M</w:t>
      </w:r>
      <w:r w:rsidRPr="002C3EE7">
        <w:rPr>
          <w:rFonts w:ascii="Times New Roman" w:hAnsi="Times New Roman" w:cs="Times New Roman"/>
          <w:sz w:val="24"/>
          <w:szCs w:val="24"/>
        </w:rPr>
        <w:t>ojokerto</w:t>
      </w:r>
      <w:r>
        <w:rPr>
          <w:rFonts w:ascii="Times New Roman" w:hAnsi="Times New Roman" w:cs="Times New Roman"/>
          <w:sz w:val="24"/>
          <w:szCs w:val="24"/>
        </w:rPr>
        <w:t>.</w:t>
      </w:r>
    </w:p>
    <w:p w:rsidR="00CE1913" w:rsidRDefault="00CE1913" w:rsidP="008F71F6">
      <w:pPr>
        <w:pStyle w:val="ListParagraph"/>
        <w:numPr>
          <w:ilvl w:val="0"/>
          <w:numId w:val="6"/>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Masyarakat </w:t>
      </w:r>
    </w:p>
    <w:p w:rsidR="00CE1913" w:rsidRPr="003B0B56" w:rsidRDefault="00CE1913" w:rsidP="00CA3B16">
      <w:pPr>
        <w:pStyle w:val="ListParagraph"/>
        <w:spacing w:line="480" w:lineRule="auto"/>
        <w:ind w:left="1440" w:firstLine="720"/>
        <w:rPr>
          <w:rFonts w:ascii="Times New Roman" w:hAnsi="Times New Roman" w:cs="Times New Roman"/>
          <w:sz w:val="24"/>
          <w:szCs w:val="24"/>
        </w:rPr>
      </w:pPr>
      <w:r w:rsidRPr="003B0B56">
        <w:rPr>
          <w:rFonts w:ascii="Times New Roman" w:hAnsi="Times New Roman" w:cs="Times New Roman"/>
          <w:sz w:val="24"/>
          <w:szCs w:val="24"/>
        </w:rPr>
        <w:t>Memberikan informasi tentang faktor-faktor penyebab penyakit diare pada balita dan pencegahan serta penanganan diare pada balita.</w:t>
      </w:r>
    </w:p>
    <w:p w:rsidR="00CE1913" w:rsidRDefault="00CE1913" w:rsidP="008F71F6">
      <w:pPr>
        <w:pStyle w:val="ListParagraph"/>
        <w:numPr>
          <w:ilvl w:val="0"/>
          <w:numId w:val="6"/>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Puskesmas </w:t>
      </w:r>
    </w:p>
    <w:p w:rsidR="00A176EE" w:rsidRDefault="00CE1913" w:rsidP="00A176EE">
      <w:pPr>
        <w:pStyle w:val="ListParagraph"/>
        <w:spacing w:line="480" w:lineRule="auto"/>
        <w:ind w:left="1440" w:firstLine="720"/>
        <w:jc w:val="both"/>
        <w:rPr>
          <w:rFonts w:ascii="Times New Roman" w:hAnsi="Times New Roman" w:cs="Times New Roman"/>
          <w:b/>
          <w:sz w:val="24"/>
          <w:szCs w:val="24"/>
        </w:rPr>
      </w:pPr>
      <w:r w:rsidRPr="003B0B56">
        <w:rPr>
          <w:rFonts w:ascii="Times New Roman" w:hAnsi="Times New Roman" w:cs="Times New Roman"/>
          <w:sz w:val="24"/>
          <w:szCs w:val="24"/>
        </w:rPr>
        <w:t>Hasil penelitan ini diharapkan dapat menjadi masukan dan saran bagi puskesmas gayaman sehingga dapat dijadikan bahan perencanaan dalam melakukan intervensi kesehatan.</w:t>
      </w:r>
    </w:p>
    <w:p w:rsidR="00CE1913" w:rsidRPr="00A176EE" w:rsidRDefault="00CE1913" w:rsidP="00A176EE">
      <w:pPr>
        <w:pStyle w:val="ListParagraph"/>
        <w:numPr>
          <w:ilvl w:val="0"/>
          <w:numId w:val="6"/>
        </w:numPr>
        <w:spacing w:line="480" w:lineRule="auto"/>
        <w:jc w:val="both"/>
        <w:rPr>
          <w:rFonts w:ascii="Times New Roman" w:hAnsi="Times New Roman" w:cs="Times New Roman"/>
          <w:sz w:val="24"/>
          <w:szCs w:val="24"/>
        </w:rPr>
      </w:pPr>
      <w:r w:rsidRPr="00A176EE">
        <w:rPr>
          <w:rFonts w:ascii="Times New Roman" w:hAnsi="Times New Roman" w:cs="Times New Roman"/>
          <w:b/>
          <w:sz w:val="24"/>
          <w:szCs w:val="24"/>
        </w:rPr>
        <w:t>Peneliti lain</w:t>
      </w:r>
    </w:p>
    <w:p w:rsidR="00CE1913" w:rsidRDefault="00CE1913" w:rsidP="00CA3B16">
      <w:pPr>
        <w:pStyle w:val="ListParagraph"/>
        <w:spacing w:line="480" w:lineRule="auto"/>
        <w:ind w:left="1440" w:firstLine="720"/>
        <w:jc w:val="both"/>
        <w:rPr>
          <w:rFonts w:ascii="Times New Roman" w:hAnsi="Times New Roman" w:cs="Times New Roman"/>
          <w:sz w:val="24"/>
          <w:szCs w:val="24"/>
        </w:rPr>
      </w:pPr>
      <w:r w:rsidRPr="003B0B56">
        <w:rPr>
          <w:rFonts w:ascii="Times New Roman" w:hAnsi="Times New Roman" w:cs="Times New Roman"/>
          <w:sz w:val="24"/>
          <w:szCs w:val="24"/>
        </w:rPr>
        <w:t>Hasil penelitian ini diharapkan mampu memberikan tambahan informasi maupun wawasan mengenai perilaku ibu terhadap kejadian diare pada balita, sehingga dapat dijadikan sebagai bahan rujukan penelitian yang lebih baik.</w:t>
      </w:r>
      <w:bookmarkStart w:id="10" w:name="_GoBack"/>
      <w:bookmarkEnd w:id="10"/>
    </w:p>
    <w:sectPr w:rsidR="00CE1913" w:rsidSect="00F714FB">
      <w:headerReference w:type="default" r:id="rId9"/>
      <w:footerReference w:type="default" r:id="rId10"/>
      <w:headerReference w:type="first" r:id="rId11"/>
      <w:footerReference w:type="first" r:id="rId12"/>
      <w:pgSz w:w="11907" w:h="16839" w:code="9"/>
      <w:pgMar w:top="2268" w:right="1701" w:bottom="1701"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607F" w:rsidRDefault="006D607F" w:rsidP="00BA0DCC">
      <w:r>
        <w:separator/>
      </w:r>
    </w:p>
  </w:endnote>
  <w:endnote w:type="continuationSeparator" w:id="0">
    <w:p w:rsidR="006D607F" w:rsidRDefault="006D607F" w:rsidP="00BA0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607F" w:rsidRPr="009D190C" w:rsidRDefault="006D607F" w:rsidP="008F1E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5762710"/>
      <w:docPartObj>
        <w:docPartGallery w:val="Page Numbers (Bottom of Page)"/>
        <w:docPartUnique/>
      </w:docPartObj>
    </w:sdtPr>
    <w:sdtEndPr>
      <w:rPr>
        <w:rFonts w:ascii="Times New Roman" w:hAnsi="Times New Roman" w:cs="Times New Roman"/>
        <w:noProof/>
        <w:sz w:val="24"/>
      </w:rPr>
    </w:sdtEndPr>
    <w:sdtContent>
      <w:p w:rsidR="006D607F" w:rsidRPr="00F714FB" w:rsidRDefault="006D607F">
        <w:pPr>
          <w:pStyle w:val="Footer"/>
          <w:jc w:val="center"/>
          <w:rPr>
            <w:rFonts w:ascii="Times New Roman" w:hAnsi="Times New Roman" w:cs="Times New Roman"/>
            <w:sz w:val="24"/>
          </w:rPr>
        </w:pPr>
        <w:r w:rsidRPr="00F714FB">
          <w:rPr>
            <w:rFonts w:ascii="Times New Roman" w:hAnsi="Times New Roman" w:cs="Times New Roman"/>
            <w:sz w:val="24"/>
          </w:rPr>
          <w:fldChar w:fldCharType="begin"/>
        </w:r>
        <w:r w:rsidRPr="00F714FB">
          <w:rPr>
            <w:rFonts w:ascii="Times New Roman" w:hAnsi="Times New Roman" w:cs="Times New Roman"/>
            <w:sz w:val="24"/>
          </w:rPr>
          <w:instrText xml:space="preserve"> PAGE   \* MERGEFORMAT </w:instrText>
        </w:r>
        <w:r w:rsidRPr="00F714FB">
          <w:rPr>
            <w:rFonts w:ascii="Times New Roman" w:hAnsi="Times New Roman" w:cs="Times New Roman"/>
            <w:sz w:val="24"/>
          </w:rPr>
          <w:fldChar w:fldCharType="separate"/>
        </w:r>
        <w:r w:rsidR="00477AC9">
          <w:rPr>
            <w:rFonts w:ascii="Times New Roman" w:hAnsi="Times New Roman" w:cs="Times New Roman"/>
            <w:noProof/>
            <w:sz w:val="24"/>
          </w:rPr>
          <w:t>1</w:t>
        </w:r>
        <w:r w:rsidRPr="00F714FB">
          <w:rPr>
            <w:rFonts w:ascii="Times New Roman" w:hAnsi="Times New Roman" w:cs="Times New Roman"/>
            <w:noProof/>
            <w:sz w:val="24"/>
          </w:rPr>
          <w:fldChar w:fldCharType="end"/>
        </w:r>
      </w:p>
    </w:sdtContent>
  </w:sdt>
  <w:p w:rsidR="006D607F" w:rsidRDefault="006D60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607F" w:rsidRDefault="006D607F" w:rsidP="00BA0DCC">
      <w:r>
        <w:separator/>
      </w:r>
    </w:p>
  </w:footnote>
  <w:footnote w:type="continuationSeparator" w:id="0">
    <w:p w:rsidR="006D607F" w:rsidRDefault="006D607F" w:rsidP="00BA0D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607F" w:rsidRPr="00845709" w:rsidRDefault="006D607F">
    <w:pPr>
      <w:pStyle w:val="Header"/>
      <w:jc w:val="right"/>
      <w:rPr>
        <w:rFonts w:ascii="Times New Roman" w:hAnsi="Times New Roman" w:cs="Times New Roman"/>
        <w:sz w:val="24"/>
      </w:rPr>
    </w:pPr>
    <w:r w:rsidRPr="00845709">
      <w:rPr>
        <w:rFonts w:ascii="Times New Roman" w:hAnsi="Times New Roman" w:cs="Times New Roman"/>
        <w:sz w:val="24"/>
      </w:rPr>
      <w:fldChar w:fldCharType="begin"/>
    </w:r>
    <w:r w:rsidRPr="00845709">
      <w:rPr>
        <w:rFonts w:ascii="Times New Roman" w:hAnsi="Times New Roman" w:cs="Times New Roman"/>
        <w:sz w:val="24"/>
      </w:rPr>
      <w:instrText xml:space="preserve"> PAGE   \* MERGEFORMAT </w:instrText>
    </w:r>
    <w:r w:rsidRPr="00845709">
      <w:rPr>
        <w:rFonts w:ascii="Times New Roman" w:hAnsi="Times New Roman" w:cs="Times New Roman"/>
        <w:sz w:val="24"/>
      </w:rPr>
      <w:fldChar w:fldCharType="separate"/>
    </w:r>
    <w:r w:rsidR="00477AC9">
      <w:rPr>
        <w:rFonts w:ascii="Times New Roman" w:hAnsi="Times New Roman" w:cs="Times New Roman"/>
        <w:noProof/>
        <w:sz w:val="24"/>
      </w:rPr>
      <w:t>6</w:t>
    </w:r>
    <w:r w:rsidRPr="00845709">
      <w:rPr>
        <w:rFonts w:ascii="Times New Roman" w:hAnsi="Times New Roman" w:cs="Times New Roman"/>
        <w:noProof/>
        <w:sz w:val="24"/>
      </w:rPr>
      <w:fldChar w:fldCharType="end"/>
    </w:r>
  </w:p>
  <w:p w:rsidR="006D607F" w:rsidRPr="00845709" w:rsidRDefault="006D607F">
    <w:pPr>
      <w:pStyle w:val="Header"/>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607F" w:rsidRDefault="006D60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730BF"/>
    <w:multiLevelType w:val="hybridMultilevel"/>
    <w:tmpl w:val="DB0E54BA"/>
    <w:lvl w:ilvl="0" w:tplc="E88A828C">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nsid w:val="031726EB"/>
    <w:multiLevelType w:val="hybridMultilevel"/>
    <w:tmpl w:val="90AA369C"/>
    <w:lvl w:ilvl="0" w:tplc="7DBC03A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041E13EC"/>
    <w:multiLevelType w:val="hybridMultilevel"/>
    <w:tmpl w:val="330EF068"/>
    <w:lvl w:ilvl="0" w:tplc="5A585C5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043062D7"/>
    <w:multiLevelType w:val="hybridMultilevel"/>
    <w:tmpl w:val="ADE0E0A4"/>
    <w:lvl w:ilvl="0" w:tplc="EA08E7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4416A39"/>
    <w:multiLevelType w:val="hybridMultilevel"/>
    <w:tmpl w:val="AEAEE480"/>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4A562F8"/>
    <w:multiLevelType w:val="hybridMultilevel"/>
    <w:tmpl w:val="D7CC2B26"/>
    <w:lvl w:ilvl="0" w:tplc="A672CE5A">
      <w:start w:val="1"/>
      <w:numFmt w:val="upperLetter"/>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8B4438"/>
    <w:multiLevelType w:val="hybridMultilevel"/>
    <w:tmpl w:val="D8720708"/>
    <w:lvl w:ilvl="0" w:tplc="1714D04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6BF0405"/>
    <w:multiLevelType w:val="hybridMultilevel"/>
    <w:tmpl w:val="BC70A47A"/>
    <w:lvl w:ilvl="0" w:tplc="D4DEF3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5E4FF5"/>
    <w:multiLevelType w:val="hybridMultilevel"/>
    <w:tmpl w:val="0BC26200"/>
    <w:lvl w:ilvl="0" w:tplc="9DC4E01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BA4FD1"/>
    <w:multiLevelType w:val="hybridMultilevel"/>
    <w:tmpl w:val="6BD404BE"/>
    <w:lvl w:ilvl="0" w:tplc="2DBA7F76">
      <w:start w:val="1"/>
      <w:numFmt w:val="lowerLetter"/>
      <w:lvlText w:val="%1)"/>
      <w:lvlJc w:val="left"/>
      <w:pPr>
        <w:ind w:left="1571" w:hanging="360"/>
      </w:pPr>
      <w:rPr>
        <w:rFonts w:hint="default"/>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0D302539"/>
    <w:multiLevelType w:val="hybridMultilevel"/>
    <w:tmpl w:val="457885E6"/>
    <w:lvl w:ilvl="0" w:tplc="78561F9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0DBB604A"/>
    <w:multiLevelType w:val="hybridMultilevel"/>
    <w:tmpl w:val="4596145E"/>
    <w:lvl w:ilvl="0" w:tplc="C748AB8A">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nsid w:val="118130C2"/>
    <w:multiLevelType w:val="hybridMultilevel"/>
    <w:tmpl w:val="4A40FAF4"/>
    <w:lvl w:ilvl="0" w:tplc="321E148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2527BD5"/>
    <w:multiLevelType w:val="hybridMultilevel"/>
    <w:tmpl w:val="6CCC28A6"/>
    <w:lvl w:ilvl="0" w:tplc="D0BEA2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A711B4"/>
    <w:multiLevelType w:val="hybridMultilevel"/>
    <w:tmpl w:val="C8EA2ECC"/>
    <w:lvl w:ilvl="0" w:tplc="7DEAED74">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68E7E0C"/>
    <w:multiLevelType w:val="hybridMultilevel"/>
    <w:tmpl w:val="45F68240"/>
    <w:lvl w:ilvl="0" w:tplc="AEF69A76">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6">
    <w:nsid w:val="16D21E3B"/>
    <w:multiLevelType w:val="hybridMultilevel"/>
    <w:tmpl w:val="72629338"/>
    <w:lvl w:ilvl="0" w:tplc="1D20BB92">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7">
    <w:nsid w:val="19A21232"/>
    <w:multiLevelType w:val="hybridMultilevel"/>
    <w:tmpl w:val="1D9E89D4"/>
    <w:lvl w:ilvl="0" w:tplc="9D8480C6">
      <w:start w:val="1"/>
      <w:numFmt w:val="decimal"/>
      <w:lvlText w:val="%1)"/>
      <w:lvlJc w:val="left"/>
      <w:pPr>
        <w:ind w:left="2160" w:hanging="360"/>
      </w:pPr>
    </w:lvl>
    <w:lvl w:ilvl="1" w:tplc="B4B894E6">
      <w:start w:val="1"/>
      <w:numFmt w:val="lowerLetter"/>
      <w:lvlText w:val="%2."/>
      <w:lvlJc w:val="left"/>
      <w:pPr>
        <w:ind w:left="2880" w:hanging="360"/>
      </w:pPr>
      <w:rPr>
        <w:rFonts w:hint="default"/>
      </w:rPr>
    </w:lvl>
    <w:lvl w:ilvl="2" w:tplc="0409001B">
      <w:start w:val="1"/>
      <w:numFmt w:val="lowerRoman"/>
      <w:lvlText w:val="%3."/>
      <w:lvlJc w:val="right"/>
      <w:pPr>
        <w:ind w:left="3600" w:hanging="180"/>
      </w:pPr>
    </w:lvl>
    <w:lvl w:ilvl="3" w:tplc="04090011">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19">
      <w:start w:val="1"/>
      <w:numFmt w:val="lowerLetter"/>
      <w:lvlText w:val="%7."/>
      <w:lvlJc w:val="left"/>
      <w:pPr>
        <w:ind w:left="6480" w:hanging="360"/>
      </w:pPr>
      <w:rPr>
        <w:rFonts w:hint="default"/>
      </w:rPr>
    </w:lvl>
    <w:lvl w:ilvl="7" w:tplc="04090011">
      <w:start w:val="1"/>
      <w:numFmt w:val="decimal"/>
      <w:lvlText w:val="%8)"/>
      <w:lvlJc w:val="left"/>
      <w:pPr>
        <w:ind w:left="7200" w:hanging="360"/>
      </w:pPr>
    </w:lvl>
    <w:lvl w:ilvl="8" w:tplc="0409001B">
      <w:start w:val="1"/>
      <w:numFmt w:val="lowerRoman"/>
      <w:lvlText w:val="%9."/>
      <w:lvlJc w:val="right"/>
      <w:pPr>
        <w:ind w:left="7920" w:hanging="180"/>
      </w:pPr>
    </w:lvl>
  </w:abstractNum>
  <w:abstractNum w:abstractNumId="18">
    <w:nsid w:val="1D2F4E8E"/>
    <w:multiLevelType w:val="hybridMultilevel"/>
    <w:tmpl w:val="968E3F16"/>
    <w:lvl w:ilvl="0" w:tplc="99721BDC">
      <w:start w:val="1"/>
      <w:numFmt w:val="lowerLetter"/>
      <w:lvlText w:val="%1)"/>
      <w:lvlJc w:val="left"/>
      <w:pPr>
        <w:ind w:left="1713" w:hanging="360"/>
      </w:pPr>
      <w:rPr>
        <w:rFonts w:hint="default"/>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nsid w:val="1E0E35E4"/>
    <w:multiLevelType w:val="hybridMultilevel"/>
    <w:tmpl w:val="533CB91C"/>
    <w:lvl w:ilvl="0" w:tplc="21007F96">
      <w:start w:val="1"/>
      <w:numFmt w:val="upperLetter"/>
      <w:lvlText w:val="%1."/>
      <w:lvlJc w:val="left"/>
      <w:pPr>
        <w:ind w:left="720" w:hanging="360"/>
      </w:pPr>
      <w:rPr>
        <w:b/>
      </w:rPr>
    </w:lvl>
    <w:lvl w:ilvl="1" w:tplc="4E4AE162">
      <w:start w:val="1"/>
      <w:numFmt w:val="lowerLetter"/>
      <w:lvlText w:val="%2."/>
      <w:lvlJc w:val="left"/>
      <w:pPr>
        <w:ind w:left="144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123434"/>
    <w:multiLevelType w:val="hybridMultilevel"/>
    <w:tmpl w:val="106EB210"/>
    <w:lvl w:ilvl="0" w:tplc="04090011">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1">
    <w:nsid w:val="205F1FB5"/>
    <w:multiLevelType w:val="hybridMultilevel"/>
    <w:tmpl w:val="1E6A0A32"/>
    <w:lvl w:ilvl="0" w:tplc="36D28A0A">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6E3C5B"/>
    <w:multiLevelType w:val="hybridMultilevel"/>
    <w:tmpl w:val="2FC86B7A"/>
    <w:lvl w:ilvl="0" w:tplc="21007F9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17D77F2"/>
    <w:multiLevelType w:val="hybridMultilevel"/>
    <w:tmpl w:val="B074E94E"/>
    <w:lvl w:ilvl="0" w:tplc="ABD0E9D6">
      <w:start w:val="2"/>
      <w:numFmt w:val="lowerLetter"/>
      <w:lvlText w:val="%1."/>
      <w:lvlJc w:val="left"/>
      <w:pPr>
        <w:ind w:left="72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20E3E39"/>
    <w:multiLevelType w:val="hybridMultilevel"/>
    <w:tmpl w:val="F0E88F96"/>
    <w:lvl w:ilvl="0" w:tplc="9B20C7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24E21ACE"/>
    <w:multiLevelType w:val="hybridMultilevel"/>
    <w:tmpl w:val="15E65738"/>
    <w:lvl w:ilvl="0" w:tplc="534E5736">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605412F"/>
    <w:multiLevelType w:val="hybridMultilevel"/>
    <w:tmpl w:val="D912226C"/>
    <w:lvl w:ilvl="0" w:tplc="44C22B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6780C85"/>
    <w:multiLevelType w:val="hybridMultilevel"/>
    <w:tmpl w:val="377E636E"/>
    <w:lvl w:ilvl="0" w:tplc="D6ECA5B8">
      <w:start w:val="1"/>
      <w:numFmt w:val="low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82D0439"/>
    <w:multiLevelType w:val="hybridMultilevel"/>
    <w:tmpl w:val="91642650"/>
    <w:lvl w:ilvl="0" w:tplc="12F47C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93D43AD"/>
    <w:multiLevelType w:val="hybridMultilevel"/>
    <w:tmpl w:val="297853F2"/>
    <w:lvl w:ilvl="0" w:tplc="BFFCB4DE">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AA95C77"/>
    <w:multiLevelType w:val="hybridMultilevel"/>
    <w:tmpl w:val="1CD6A316"/>
    <w:lvl w:ilvl="0" w:tplc="7E9ED606">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C614370"/>
    <w:multiLevelType w:val="hybridMultilevel"/>
    <w:tmpl w:val="A0069600"/>
    <w:lvl w:ilvl="0" w:tplc="3E909C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2E3B40F3"/>
    <w:multiLevelType w:val="hybridMultilevel"/>
    <w:tmpl w:val="1134396A"/>
    <w:lvl w:ilvl="0" w:tplc="F60A9DAC">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nsid w:val="3008632B"/>
    <w:multiLevelType w:val="hybridMultilevel"/>
    <w:tmpl w:val="DFDCC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2A17833"/>
    <w:multiLevelType w:val="hybridMultilevel"/>
    <w:tmpl w:val="DFDCC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71E3CE5"/>
    <w:multiLevelType w:val="hybridMultilevel"/>
    <w:tmpl w:val="9FB8CEA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9DD0479"/>
    <w:multiLevelType w:val="hybridMultilevel"/>
    <w:tmpl w:val="9D320786"/>
    <w:lvl w:ilvl="0" w:tplc="EA8C9BCE">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7">
    <w:nsid w:val="39E83FBA"/>
    <w:multiLevelType w:val="hybridMultilevel"/>
    <w:tmpl w:val="A0848246"/>
    <w:lvl w:ilvl="0" w:tplc="25EE6D7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3A8B2A86"/>
    <w:multiLevelType w:val="hybridMultilevel"/>
    <w:tmpl w:val="6FE65F3A"/>
    <w:lvl w:ilvl="0" w:tplc="8034E24E">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9">
    <w:nsid w:val="3B852DBA"/>
    <w:multiLevelType w:val="hybridMultilevel"/>
    <w:tmpl w:val="73BA32D2"/>
    <w:lvl w:ilvl="0" w:tplc="1C8ED2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3CFB3B47"/>
    <w:multiLevelType w:val="hybridMultilevel"/>
    <w:tmpl w:val="6BDA0FC8"/>
    <w:lvl w:ilvl="0" w:tplc="E34ED3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3D412F78"/>
    <w:multiLevelType w:val="hybridMultilevel"/>
    <w:tmpl w:val="263E7E30"/>
    <w:lvl w:ilvl="0" w:tplc="D2EC2A4C">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2">
    <w:nsid w:val="40831FA9"/>
    <w:multiLevelType w:val="hybridMultilevel"/>
    <w:tmpl w:val="C7E6350E"/>
    <w:lvl w:ilvl="0" w:tplc="81005366">
      <w:start w:val="1"/>
      <w:numFmt w:val="lowerLetter"/>
      <w:lvlText w:val="%1)"/>
      <w:lvlJc w:val="left"/>
      <w:pPr>
        <w:ind w:left="1713" w:hanging="360"/>
      </w:pPr>
      <w:rPr>
        <w:rFonts w:hint="default"/>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3">
    <w:nsid w:val="41AB6EF4"/>
    <w:multiLevelType w:val="hybridMultilevel"/>
    <w:tmpl w:val="9188B5AA"/>
    <w:lvl w:ilvl="0" w:tplc="C3E823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3BE23D7"/>
    <w:multiLevelType w:val="hybridMultilevel"/>
    <w:tmpl w:val="4B323F12"/>
    <w:lvl w:ilvl="0" w:tplc="A1E8F040">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5">
    <w:nsid w:val="44E66274"/>
    <w:multiLevelType w:val="hybridMultilevel"/>
    <w:tmpl w:val="9FB8CEA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5E52281"/>
    <w:multiLevelType w:val="hybridMultilevel"/>
    <w:tmpl w:val="E32EF62E"/>
    <w:lvl w:ilvl="0" w:tplc="488230DA">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5E64056"/>
    <w:multiLevelType w:val="hybridMultilevel"/>
    <w:tmpl w:val="1BA6FC50"/>
    <w:lvl w:ilvl="0" w:tplc="EE26E8C2">
      <w:start w:val="1"/>
      <w:numFmt w:val="decimal"/>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481D390F"/>
    <w:multiLevelType w:val="hybridMultilevel"/>
    <w:tmpl w:val="48ECD7F6"/>
    <w:lvl w:ilvl="0" w:tplc="DF185940">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9">
    <w:nsid w:val="4A07261D"/>
    <w:multiLevelType w:val="hybridMultilevel"/>
    <w:tmpl w:val="025E3CA2"/>
    <w:lvl w:ilvl="0" w:tplc="21007F9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C576AAA"/>
    <w:multiLevelType w:val="hybridMultilevel"/>
    <w:tmpl w:val="7D8CDA1A"/>
    <w:lvl w:ilvl="0" w:tplc="04090011">
      <w:start w:val="1"/>
      <w:numFmt w:val="decimal"/>
      <w:lvlText w:val="%1)"/>
      <w:lvlJc w:val="left"/>
      <w:pPr>
        <w:ind w:left="2345" w:hanging="360"/>
      </w:p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1">
    <w:nsid w:val="4CD309B7"/>
    <w:multiLevelType w:val="hybridMultilevel"/>
    <w:tmpl w:val="DF4E32F8"/>
    <w:lvl w:ilvl="0" w:tplc="76C24BE4">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2">
    <w:nsid w:val="4EE02D11"/>
    <w:multiLevelType w:val="hybridMultilevel"/>
    <w:tmpl w:val="C340F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F73432E"/>
    <w:multiLevelType w:val="hybridMultilevel"/>
    <w:tmpl w:val="7BE446A6"/>
    <w:lvl w:ilvl="0" w:tplc="AF3888D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4">
    <w:nsid w:val="50DE227E"/>
    <w:multiLevelType w:val="hybridMultilevel"/>
    <w:tmpl w:val="0D340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1724DB3"/>
    <w:multiLevelType w:val="hybridMultilevel"/>
    <w:tmpl w:val="B8F88708"/>
    <w:lvl w:ilvl="0" w:tplc="C494F4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5287580A"/>
    <w:multiLevelType w:val="hybridMultilevel"/>
    <w:tmpl w:val="20A23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E95451"/>
    <w:multiLevelType w:val="hybridMultilevel"/>
    <w:tmpl w:val="2BF0F262"/>
    <w:lvl w:ilvl="0" w:tplc="DA3257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54D70FD0"/>
    <w:multiLevelType w:val="hybridMultilevel"/>
    <w:tmpl w:val="ADD2FE70"/>
    <w:lvl w:ilvl="0" w:tplc="B4580212">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562756C2"/>
    <w:multiLevelType w:val="hybridMultilevel"/>
    <w:tmpl w:val="4CC0C7FE"/>
    <w:lvl w:ilvl="0" w:tplc="142E65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57482F6E"/>
    <w:multiLevelType w:val="hybridMultilevel"/>
    <w:tmpl w:val="A0848246"/>
    <w:lvl w:ilvl="0" w:tplc="25EE6D7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nsid w:val="59956A95"/>
    <w:multiLevelType w:val="hybridMultilevel"/>
    <w:tmpl w:val="E6E6A33A"/>
    <w:lvl w:ilvl="0" w:tplc="C3FC2C6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2">
    <w:nsid w:val="5B5933EE"/>
    <w:multiLevelType w:val="hybridMultilevel"/>
    <w:tmpl w:val="E0DE1ED4"/>
    <w:lvl w:ilvl="0" w:tplc="33DA7F94">
      <w:start w:val="1"/>
      <w:numFmt w:val="decimal"/>
      <w:lvlText w:val="%1."/>
      <w:lvlJc w:val="left"/>
      <w:pPr>
        <w:ind w:left="1357" w:hanging="361"/>
      </w:pPr>
      <w:rPr>
        <w:rFonts w:ascii="Times New Roman" w:eastAsia="Times New Roman" w:hAnsi="Times New Roman" w:cs="Times New Roman" w:hint="default"/>
        <w:w w:val="100"/>
        <w:sz w:val="24"/>
        <w:szCs w:val="24"/>
        <w:lang w:eastAsia="en-US" w:bidi="ar-SA"/>
      </w:rPr>
    </w:lvl>
    <w:lvl w:ilvl="1" w:tplc="C422ED5A">
      <w:numFmt w:val="bullet"/>
      <w:lvlText w:val="•"/>
      <w:lvlJc w:val="left"/>
      <w:pPr>
        <w:ind w:left="2262" w:hanging="361"/>
      </w:pPr>
      <w:rPr>
        <w:rFonts w:hint="default"/>
        <w:lang w:eastAsia="en-US" w:bidi="ar-SA"/>
      </w:rPr>
    </w:lvl>
    <w:lvl w:ilvl="2" w:tplc="4E6C1BA6">
      <w:numFmt w:val="bullet"/>
      <w:lvlText w:val="•"/>
      <w:lvlJc w:val="left"/>
      <w:pPr>
        <w:ind w:left="3165" w:hanging="361"/>
      </w:pPr>
      <w:rPr>
        <w:rFonts w:hint="default"/>
        <w:lang w:eastAsia="en-US" w:bidi="ar-SA"/>
      </w:rPr>
    </w:lvl>
    <w:lvl w:ilvl="3" w:tplc="FCCA5578">
      <w:numFmt w:val="bullet"/>
      <w:lvlText w:val="•"/>
      <w:lvlJc w:val="left"/>
      <w:pPr>
        <w:ind w:left="4068" w:hanging="361"/>
      </w:pPr>
      <w:rPr>
        <w:rFonts w:hint="default"/>
        <w:lang w:eastAsia="en-US" w:bidi="ar-SA"/>
      </w:rPr>
    </w:lvl>
    <w:lvl w:ilvl="4" w:tplc="3F283C48">
      <w:numFmt w:val="bullet"/>
      <w:lvlText w:val="•"/>
      <w:lvlJc w:val="left"/>
      <w:pPr>
        <w:ind w:left="4971" w:hanging="361"/>
      </w:pPr>
      <w:rPr>
        <w:rFonts w:hint="default"/>
        <w:lang w:eastAsia="en-US" w:bidi="ar-SA"/>
      </w:rPr>
    </w:lvl>
    <w:lvl w:ilvl="5" w:tplc="EADED55E">
      <w:numFmt w:val="bullet"/>
      <w:lvlText w:val="•"/>
      <w:lvlJc w:val="left"/>
      <w:pPr>
        <w:ind w:left="5874" w:hanging="361"/>
      </w:pPr>
      <w:rPr>
        <w:rFonts w:hint="default"/>
        <w:lang w:eastAsia="en-US" w:bidi="ar-SA"/>
      </w:rPr>
    </w:lvl>
    <w:lvl w:ilvl="6" w:tplc="06FC3B34">
      <w:numFmt w:val="bullet"/>
      <w:lvlText w:val="•"/>
      <w:lvlJc w:val="left"/>
      <w:pPr>
        <w:ind w:left="6776" w:hanging="361"/>
      </w:pPr>
      <w:rPr>
        <w:rFonts w:hint="default"/>
        <w:lang w:eastAsia="en-US" w:bidi="ar-SA"/>
      </w:rPr>
    </w:lvl>
    <w:lvl w:ilvl="7" w:tplc="B4523340">
      <w:numFmt w:val="bullet"/>
      <w:lvlText w:val="•"/>
      <w:lvlJc w:val="left"/>
      <w:pPr>
        <w:ind w:left="7679" w:hanging="361"/>
      </w:pPr>
      <w:rPr>
        <w:rFonts w:hint="default"/>
        <w:lang w:eastAsia="en-US" w:bidi="ar-SA"/>
      </w:rPr>
    </w:lvl>
    <w:lvl w:ilvl="8" w:tplc="7C7051CC">
      <w:numFmt w:val="bullet"/>
      <w:lvlText w:val="•"/>
      <w:lvlJc w:val="left"/>
      <w:pPr>
        <w:ind w:left="8582" w:hanging="361"/>
      </w:pPr>
      <w:rPr>
        <w:rFonts w:hint="default"/>
        <w:lang w:eastAsia="en-US" w:bidi="ar-SA"/>
      </w:rPr>
    </w:lvl>
  </w:abstractNum>
  <w:abstractNum w:abstractNumId="63">
    <w:nsid w:val="5C561EA4"/>
    <w:multiLevelType w:val="hybridMultilevel"/>
    <w:tmpl w:val="28CA2C00"/>
    <w:lvl w:ilvl="0" w:tplc="302ED38C">
      <w:start w:val="3"/>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5E1B068E"/>
    <w:multiLevelType w:val="hybridMultilevel"/>
    <w:tmpl w:val="2E4A4B7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5E291DDE"/>
    <w:multiLevelType w:val="hybridMultilevel"/>
    <w:tmpl w:val="D87C9E5E"/>
    <w:lvl w:ilvl="0" w:tplc="0100D5DC">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6">
    <w:nsid w:val="628B317C"/>
    <w:multiLevelType w:val="hybridMultilevel"/>
    <w:tmpl w:val="0F326322"/>
    <w:lvl w:ilvl="0" w:tplc="04090011">
      <w:start w:val="1"/>
      <w:numFmt w:val="decimal"/>
      <w:lvlText w:val="%1)"/>
      <w:lvlJc w:val="left"/>
      <w:pPr>
        <w:ind w:left="72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32D73A4"/>
    <w:multiLevelType w:val="hybridMultilevel"/>
    <w:tmpl w:val="A66E7C9C"/>
    <w:lvl w:ilvl="0" w:tplc="DC60F70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65941AA2"/>
    <w:multiLevelType w:val="hybridMultilevel"/>
    <w:tmpl w:val="FC18C136"/>
    <w:lvl w:ilvl="0" w:tplc="5F34B5B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9">
    <w:nsid w:val="66D96331"/>
    <w:multiLevelType w:val="hybridMultilevel"/>
    <w:tmpl w:val="DE84EC94"/>
    <w:lvl w:ilvl="0" w:tplc="E0AA54CE">
      <w:start w:val="1"/>
      <w:numFmt w:val="decimal"/>
      <w:lvlText w:val="%1)"/>
      <w:lvlJc w:val="left"/>
      <w:pPr>
        <w:ind w:left="1353" w:hanging="360"/>
      </w:pPr>
      <w:rPr>
        <w:rFonts w:hint="default"/>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0">
    <w:nsid w:val="677C3D33"/>
    <w:multiLevelType w:val="hybridMultilevel"/>
    <w:tmpl w:val="5B7644D4"/>
    <w:lvl w:ilvl="0" w:tplc="0E484A1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1">
    <w:nsid w:val="678A647D"/>
    <w:multiLevelType w:val="hybridMultilevel"/>
    <w:tmpl w:val="865E43AC"/>
    <w:lvl w:ilvl="0" w:tplc="DB58465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691E7DC6"/>
    <w:multiLevelType w:val="hybridMultilevel"/>
    <w:tmpl w:val="C09CC77C"/>
    <w:lvl w:ilvl="0" w:tplc="F5FEC0AA">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3">
    <w:nsid w:val="6CCB7D86"/>
    <w:multiLevelType w:val="hybridMultilevel"/>
    <w:tmpl w:val="BB10EB34"/>
    <w:lvl w:ilvl="0" w:tplc="ABB4B87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4">
    <w:nsid w:val="6CD74247"/>
    <w:multiLevelType w:val="hybridMultilevel"/>
    <w:tmpl w:val="F15E28CA"/>
    <w:lvl w:ilvl="0" w:tplc="FC7A81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nsid w:val="6F986C87"/>
    <w:multiLevelType w:val="hybridMultilevel"/>
    <w:tmpl w:val="C4FA2E42"/>
    <w:lvl w:ilvl="0" w:tplc="DBAA9822">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6">
    <w:nsid w:val="70B23085"/>
    <w:multiLevelType w:val="hybridMultilevel"/>
    <w:tmpl w:val="5114E460"/>
    <w:lvl w:ilvl="0" w:tplc="04090011">
      <w:start w:val="1"/>
      <w:numFmt w:val="decimal"/>
      <w:lvlText w:val="%1)"/>
      <w:lvlJc w:val="left"/>
      <w:pPr>
        <w:ind w:left="2220" w:hanging="360"/>
      </w:pPr>
      <w:rPr>
        <w:rFonts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77">
    <w:nsid w:val="70EF4C04"/>
    <w:multiLevelType w:val="hybridMultilevel"/>
    <w:tmpl w:val="7F740C2C"/>
    <w:lvl w:ilvl="0" w:tplc="CBA2B5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8">
    <w:nsid w:val="71260EA0"/>
    <w:multiLevelType w:val="hybridMultilevel"/>
    <w:tmpl w:val="6E5E9BB8"/>
    <w:lvl w:ilvl="0" w:tplc="04090011">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72FF6216"/>
    <w:multiLevelType w:val="hybridMultilevel"/>
    <w:tmpl w:val="ACF24750"/>
    <w:lvl w:ilvl="0" w:tplc="74E862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0">
    <w:nsid w:val="75215220"/>
    <w:multiLevelType w:val="hybridMultilevel"/>
    <w:tmpl w:val="E7C05002"/>
    <w:lvl w:ilvl="0" w:tplc="C1B0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nsid w:val="764B7564"/>
    <w:multiLevelType w:val="hybridMultilevel"/>
    <w:tmpl w:val="39CCCD24"/>
    <w:lvl w:ilvl="0" w:tplc="ED0CA8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nsid w:val="786C066E"/>
    <w:multiLevelType w:val="hybridMultilevel"/>
    <w:tmpl w:val="9FA87CEE"/>
    <w:lvl w:ilvl="0" w:tplc="ADEE170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3">
    <w:nsid w:val="7BF64F57"/>
    <w:multiLevelType w:val="hybridMultilevel"/>
    <w:tmpl w:val="A0848246"/>
    <w:lvl w:ilvl="0" w:tplc="25EE6D7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4">
    <w:nsid w:val="7F4C6586"/>
    <w:multiLevelType w:val="hybridMultilevel"/>
    <w:tmpl w:val="9F086E26"/>
    <w:lvl w:ilvl="0" w:tplc="5CB2AE4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76"/>
  </w:num>
  <w:num w:numId="2">
    <w:abstractNumId w:val="19"/>
  </w:num>
  <w:num w:numId="3">
    <w:abstractNumId w:val="17"/>
  </w:num>
  <w:num w:numId="4">
    <w:abstractNumId w:val="4"/>
  </w:num>
  <w:num w:numId="5">
    <w:abstractNumId w:val="66"/>
  </w:num>
  <w:num w:numId="6">
    <w:abstractNumId w:val="67"/>
  </w:num>
  <w:num w:numId="7">
    <w:abstractNumId w:val="26"/>
  </w:num>
  <w:num w:numId="8">
    <w:abstractNumId w:val="80"/>
  </w:num>
  <w:num w:numId="9">
    <w:abstractNumId w:val="12"/>
  </w:num>
  <w:num w:numId="10">
    <w:abstractNumId w:val="81"/>
  </w:num>
  <w:num w:numId="11">
    <w:abstractNumId w:val="2"/>
  </w:num>
  <w:num w:numId="12">
    <w:abstractNumId w:val="61"/>
  </w:num>
  <w:num w:numId="13">
    <w:abstractNumId w:val="72"/>
  </w:num>
  <w:num w:numId="14">
    <w:abstractNumId w:val="32"/>
  </w:num>
  <w:num w:numId="15">
    <w:abstractNumId w:val="42"/>
  </w:num>
  <w:num w:numId="16">
    <w:abstractNumId w:val="18"/>
  </w:num>
  <w:num w:numId="17">
    <w:abstractNumId w:val="53"/>
  </w:num>
  <w:num w:numId="18">
    <w:abstractNumId w:val="65"/>
  </w:num>
  <w:num w:numId="19">
    <w:abstractNumId w:val="69"/>
  </w:num>
  <w:num w:numId="20">
    <w:abstractNumId w:val="77"/>
  </w:num>
  <w:num w:numId="21">
    <w:abstractNumId w:val="68"/>
  </w:num>
  <w:num w:numId="22">
    <w:abstractNumId w:val="73"/>
  </w:num>
  <w:num w:numId="23">
    <w:abstractNumId w:val="10"/>
  </w:num>
  <w:num w:numId="24">
    <w:abstractNumId w:val="38"/>
  </w:num>
  <w:num w:numId="25">
    <w:abstractNumId w:val="9"/>
  </w:num>
  <w:num w:numId="26">
    <w:abstractNumId w:val="84"/>
  </w:num>
  <w:num w:numId="27">
    <w:abstractNumId w:val="59"/>
  </w:num>
  <w:num w:numId="28">
    <w:abstractNumId w:val="79"/>
  </w:num>
  <w:num w:numId="29">
    <w:abstractNumId w:val="3"/>
  </w:num>
  <w:num w:numId="30">
    <w:abstractNumId w:val="39"/>
  </w:num>
  <w:num w:numId="31">
    <w:abstractNumId w:val="64"/>
  </w:num>
  <w:num w:numId="32">
    <w:abstractNumId w:val="71"/>
  </w:num>
  <w:num w:numId="33">
    <w:abstractNumId w:val="55"/>
  </w:num>
  <w:num w:numId="34">
    <w:abstractNumId w:val="23"/>
  </w:num>
  <w:num w:numId="35">
    <w:abstractNumId w:val="50"/>
  </w:num>
  <w:num w:numId="36">
    <w:abstractNumId w:val="49"/>
  </w:num>
  <w:num w:numId="37">
    <w:abstractNumId w:val="54"/>
  </w:num>
  <w:num w:numId="38">
    <w:abstractNumId w:val="56"/>
  </w:num>
  <w:num w:numId="39">
    <w:abstractNumId w:val="22"/>
  </w:num>
  <w:num w:numId="40">
    <w:abstractNumId w:val="8"/>
  </w:num>
  <w:num w:numId="41">
    <w:abstractNumId w:val="5"/>
  </w:num>
  <w:num w:numId="42">
    <w:abstractNumId w:val="24"/>
  </w:num>
  <w:num w:numId="43">
    <w:abstractNumId w:val="31"/>
  </w:num>
  <w:num w:numId="44">
    <w:abstractNumId w:val="6"/>
  </w:num>
  <w:num w:numId="45">
    <w:abstractNumId w:val="57"/>
  </w:num>
  <w:num w:numId="46">
    <w:abstractNumId w:val="47"/>
  </w:num>
  <w:num w:numId="47">
    <w:abstractNumId w:val="33"/>
  </w:num>
  <w:num w:numId="48">
    <w:abstractNumId w:val="34"/>
  </w:num>
  <w:num w:numId="49">
    <w:abstractNumId w:val="52"/>
  </w:num>
  <w:num w:numId="50">
    <w:abstractNumId w:val="28"/>
  </w:num>
  <w:num w:numId="51">
    <w:abstractNumId w:val="74"/>
  </w:num>
  <w:num w:numId="52">
    <w:abstractNumId w:val="43"/>
  </w:num>
  <w:num w:numId="53">
    <w:abstractNumId w:val="45"/>
  </w:num>
  <w:num w:numId="54">
    <w:abstractNumId w:val="13"/>
  </w:num>
  <w:num w:numId="55">
    <w:abstractNumId w:val="35"/>
  </w:num>
  <w:num w:numId="56">
    <w:abstractNumId w:val="40"/>
  </w:num>
  <w:num w:numId="57">
    <w:abstractNumId w:val="62"/>
  </w:num>
  <w:num w:numId="58">
    <w:abstractNumId w:val="20"/>
  </w:num>
  <w:num w:numId="59">
    <w:abstractNumId w:val="82"/>
  </w:num>
  <w:num w:numId="60">
    <w:abstractNumId w:val="48"/>
  </w:num>
  <w:num w:numId="61">
    <w:abstractNumId w:val="41"/>
  </w:num>
  <w:num w:numId="62">
    <w:abstractNumId w:val="44"/>
  </w:num>
  <w:num w:numId="63">
    <w:abstractNumId w:val="0"/>
  </w:num>
  <w:num w:numId="64">
    <w:abstractNumId w:val="15"/>
  </w:num>
  <w:num w:numId="65">
    <w:abstractNumId w:val="36"/>
  </w:num>
  <w:num w:numId="66">
    <w:abstractNumId w:val="75"/>
  </w:num>
  <w:num w:numId="67">
    <w:abstractNumId w:val="11"/>
  </w:num>
  <w:num w:numId="68">
    <w:abstractNumId w:val="51"/>
  </w:num>
  <w:num w:numId="69">
    <w:abstractNumId w:val="60"/>
  </w:num>
  <w:num w:numId="70">
    <w:abstractNumId w:val="37"/>
  </w:num>
  <w:num w:numId="71">
    <w:abstractNumId w:val="83"/>
  </w:num>
  <w:num w:numId="72">
    <w:abstractNumId w:val="70"/>
  </w:num>
  <w:num w:numId="73">
    <w:abstractNumId w:val="46"/>
  </w:num>
  <w:num w:numId="74">
    <w:abstractNumId w:val="25"/>
  </w:num>
  <w:num w:numId="75">
    <w:abstractNumId w:val="14"/>
  </w:num>
  <w:num w:numId="76">
    <w:abstractNumId w:val="29"/>
  </w:num>
  <w:num w:numId="77">
    <w:abstractNumId w:val="30"/>
  </w:num>
  <w:num w:numId="78">
    <w:abstractNumId w:val="7"/>
  </w:num>
  <w:num w:numId="79">
    <w:abstractNumId w:val="21"/>
  </w:num>
  <w:num w:numId="80">
    <w:abstractNumId w:val="16"/>
  </w:num>
  <w:num w:numId="81">
    <w:abstractNumId w:val="27"/>
  </w:num>
  <w:num w:numId="82">
    <w:abstractNumId w:val="63"/>
  </w:num>
  <w:num w:numId="83">
    <w:abstractNumId w:val="58"/>
  </w:num>
  <w:num w:numId="84">
    <w:abstractNumId w:val="1"/>
  </w:num>
  <w:num w:numId="85">
    <w:abstractNumId w:val="78"/>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20"/>
  <w:drawingGridHorizontalSpacing w:val="110"/>
  <w:displayHorizontalDrawingGridEvery w:val="2"/>
  <w:characterSpacingControl w:val="doNotCompress"/>
  <w:hdrShapeDefaults>
    <o:shapedefaults v:ext="edit" spidmax="228353"/>
  </w:hdrShapeDefaults>
  <w:footnotePr>
    <w:footnote w:id="-1"/>
    <w:footnote w:id="0"/>
  </w:footnotePr>
  <w:endnotePr>
    <w:endnote w:id="-1"/>
    <w:endnote w:id="0"/>
  </w:endnotePr>
  <w:compat>
    <w:compatSetting w:name="compatibilityMode" w:uri="http://schemas.microsoft.com/office/word" w:val="12"/>
  </w:compat>
  <w:rsids>
    <w:rsidRoot w:val="009F0F16"/>
    <w:rsid w:val="00001236"/>
    <w:rsid w:val="000015B6"/>
    <w:rsid w:val="000067BD"/>
    <w:rsid w:val="00011629"/>
    <w:rsid w:val="00012223"/>
    <w:rsid w:val="00014702"/>
    <w:rsid w:val="00014CA0"/>
    <w:rsid w:val="000151D3"/>
    <w:rsid w:val="00017C35"/>
    <w:rsid w:val="000211C5"/>
    <w:rsid w:val="000232B9"/>
    <w:rsid w:val="000236B0"/>
    <w:rsid w:val="00023F42"/>
    <w:rsid w:val="00030AF0"/>
    <w:rsid w:val="00030F6A"/>
    <w:rsid w:val="00031AE7"/>
    <w:rsid w:val="0003585D"/>
    <w:rsid w:val="00035E90"/>
    <w:rsid w:val="00036FF0"/>
    <w:rsid w:val="0003775A"/>
    <w:rsid w:val="0004202C"/>
    <w:rsid w:val="0004366A"/>
    <w:rsid w:val="000472F5"/>
    <w:rsid w:val="00047C8C"/>
    <w:rsid w:val="00052D32"/>
    <w:rsid w:val="00053B0D"/>
    <w:rsid w:val="00053CD3"/>
    <w:rsid w:val="00055241"/>
    <w:rsid w:val="0006480E"/>
    <w:rsid w:val="0006608B"/>
    <w:rsid w:val="00067EC1"/>
    <w:rsid w:val="00071671"/>
    <w:rsid w:val="00084A39"/>
    <w:rsid w:val="00085A70"/>
    <w:rsid w:val="0008798D"/>
    <w:rsid w:val="00093383"/>
    <w:rsid w:val="00094ADE"/>
    <w:rsid w:val="000954BE"/>
    <w:rsid w:val="00096D7F"/>
    <w:rsid w:val="00097458"/>
    <w:rsid w:val="000A054C"/>
    <w:rsid w:val="000A0C08"/>
    <w:rsid w:val="000A651D"/>
    <w:rsid w:val="000A6C7F"/>
    <w:rsid w:val="000C273B"/>
    <w:rsid w:val="000C2EE1"/>
    <w:rsid w:val="000C3586"/>
    <w:rsid w:val="000C51B1"/>
    <w:rsid w:val="000C6286"/>
    <w:rsid w:val="000C6570"/>
    <w:rsid w:val="000D0867"/>
    <w:rsid w:val="000D17C6"/>
    <w:rsid w:val="000D216B"/>
    <w:rsid w:val="000D4728"/>
    <w:rsid w:val="000D4C76"/>
    <w:rsid w:val="000F5D98"/>
    <w:rsid w:val="00103E5D"/>
    <w:rsid w:val="001046CB"/>
    <w:rsid w:val="0010651D"/>
    <w:rsid w:val="001100CB"/>
    <w:rsid w:val="001101A5"/>
    <w:rsid w:val="001122D3"/>
    <w:rsid w:val="00116A07"/>
    <w:rsid w:val="00117671"/>
    <w:rsid w:val="00121A0E"/>
    <w:rsid w:val="00122C46"/>
    <w:rsid w:val="00123B71"/>
    <w:rsid w:val="00125205"/>
    <w:rsid w:val="00125499"/>
    <w:rsid w:val="00125ECD"/>
    <w:rsid w:val="00132398"/>
    <w:rsid w:val="0013660A"/>
    <w:rsid w:val="00140914"/>
    <w:rsid w:val="0014179C"/>
    <w:rsid w:val="00151061"/>
    <w:rsid w:val="00157C4B"/>
    <w:rsid w:val="00164675"/>
    <w:rsid w:val="001658F3"/>
    <w:rsid w:val="00165BC6"/>
    <w:rsid w:val="001668AF"/>
    <w:rsid w:val="001679DE"/>
    <w:rsid w:val="00173E53"/>
    <w:rsid w:val="00176402"/>
    <w:rsid w:val="001846D3"/>
    <w:rsid w:val="00187FD5"/>
    <w:rsid w:val="001904AA"/>
    <w:rsid w:val="00197019"/>
    <w:rsid w:val="001A3B2C"/>
    <w:rsid w:val="001B1FD3"/>
    <w:rsid w:val="001B779B"/>
    <w:rsid w:val="001C2123"/>
    <w:rsid w:val="001C224B"/>
    <w:rsid w:val="001D3CF6"/>
    <w:rsid w:val="001D5E52"/>
    <w:rsid w:val="001E059F"/>
    <w:rsid w:val="001E58BB"/>
    <w:rsid w:val="001F7511"/>
    <w:rsid w:val="00210B61"/>
    <w:rsid w:val="002153B9"/>
    <w:rsid w:val="00220F2A"/>
    <w:rsid w:val="002239BF"/>
    <w:rsid w:val="00224474"/>
    <w:rsid w:val="002249BC"/>
    <w:rsid w:val="0022704B"/>
    <w:rsid w:val="00231AF3"/>
    <w:rsid w:val="00232400"/>
    <w:rsid w:val="0023349D"/>
    <w:rsid w:val="0024144E"/>
    <w:rsid w:val="00241D50"/>
    <w:rsid w:val="00242BC0"/>
    <w:rsid w:val="00242EE0"/>
    <w:rsid w:val="00250521"/>
    <w:rsid w:val="0025153D"/>
    <w:rsid w:val="00253123"/>
    <w:rsid w:val="002564CE"/>
    <w:rsid w:val="0025717E"/>
    <w:rsid w:val="00257DE4"/>
    <w:rsid w:val="00264F1F"/>
    <w:rsid w:val="00270399"/>
    <w:rsid w:val="002706C4"/>
    <w:rsid w:val="0027164E"/>
    <w:rsid w:val="00282E34"/>
    <w:rsid w:val="00282F8A"/>
    <w:rsid w:val="00283130"/>
    <w:rsid w:val="002833E7"/>
    <w:rsid w:val="00284F90"/>
    <w:rsid w:val="0028581C"/>
    <w:rsid w:val="00292A48"/>
    <w:rsid w:val="00293C9B"/>
    <w:rsid w:val="002968F7"/>
    <w:rsid w:val="002A00A2"/>
    <w:rsid w:val="002A1A3C"/>
    <w:rsid w:val="002A4C3A"/>
    <w:rsid w:val="002A5283"/>
    <w:rsid w:val="002A5D00"/>
    <w:rsid w:val="002B1340"/>
    <w:rsid w:val="002B181B"/>
    <w:rsid w:val="002B1C2D"/>
    <w:rsid w:val="002B225E"/>
    <w:rsid w:val="002B7DC4"/>
    <w:rsid w:val="002C0132"/>
    <w:rsid w:val="002C3EE7"/>
    <w:rsid w:val="002D0565"/>
    <w:rsid w:val="002D0E4B"/>
    <w:rsid w:val="002D112F"/>
    <w:rsid w:val="002D63AE"/>
    <w:rsid w:val="002D6980"/>
    <w:rsid w:val="002E08C9"/>
    <w:rsid w:val="002F3106"/>
    <w:rsid w:val="002F3B24"/>
    <w:rsid w:val="002F3C90"/>
    <w:rsid w:val="002F3E38"/>
    <w:rsid w:val="002F7452"/>
    <w:rsid w:val="002F74D0"/>
    <w:rsid w:val="002F782A"/>
    <w:rsid w:val="00301027"/>
    <w:rsid w:val="003011C8"/>
    <w:rsid w:val="0030162E"/>
    <w:rsid w:val="003020B1"/>
    <w:rsid w:val="00303174"/>
    <w:rsid w:val="00304067"/>
    <w:rsid w:val="003040AD"/>
    <w:rsid w:val="0030558A"/>
    <w:rsid w:val="00307F1C"/>
    <w:rsid w:val="00307FB5"/>
    <w:rsid w:val="0031126E"/>
    <w:rsid w:val="00311A4E"/>
    <w:rsid w:val="003128FB"/>
    <w:rsid w:val="00313D9B"/>
    <w:rsid w:val="00314A60"/>
    <w:rsid w:val="00314DF2"/>
    <w:rsid w:val="0032493A"/>
    <w:rsid w:val="00327751"/>
    <w:rsid w:val="00331FEF"/>
    <w:rsid w:val="003414A4"/>
    <w:rsid w:val="00341BEF"/>
    <w:rsid w:val="0034315D"/>
    <w:rsid w:val="00343975"/>
    <w:rsid w:val="00346162"/>
    <w:rsid w:val="003506B5"/>
    <w:rsid w:val="003509A2"/>
    <w:rsid w:val="003512AF"/>
    <w:rsid w:val="003515FE"/>
    <w:rsid w:val="00351916"/>
    <w:rsid w:val="0035230A"/>
    <w:rsid w:val="00352E04"/>
    <w:rsid w:val="0035539B"/>
    <w:rsid w:val="00355CB5"/>
    <w:rsid w:val="00356D9C"/>
    <w:rsid w:val="00356DE5"/>
    <w:rsid w:val="0035758E"/>
    <w:rsid w:val="00361173"/>
    <w:rsid w:val="00361346"/>
    <w:rsid w:val="00361CB3"/>
    <w:rsid w:val="00363477"/>
    <w:rsid w:val="00363571"/>
    <w:rsid w:val="00365880"/>
    <w:rsid w:val="0037092A"/>
    <w:rsid w:val="003838B5"/>
    <w:rsid w:val="00383C4A"/>
    <w:rsid w:val="0038490E"/>
    <w:rsid w:val="00385108"/>
    <w:rsid w:val="003927D9"/>
    <w:rsid w:val="00392EC3"/>
    <w:rsid w:val="00393946"/>
    <w:rsid w:val="00394076"/>
    <w:rsid w:val="003942AC"/>
    <w:rsid w:val="003A20E3"/>
    <w:rsid w:val="003A2573"/>
    <w:rsid w:val="003A3C47"/>
    <w:rsid w:val="003A4110"/>
    <w:rsid w:val="003A4237"/>
    <w:rsid w:val="003A49B6"/>
    <w:rsid w:val="003B23B1"/>
    <w:rsid w:val="003B3650"/>
    <w:rsid w:val="003B3C5D"/>
    <w:rsid w:val="003B433A"/>
    <w:rsid w:val="003C1333"/>
    <w:rsid w:val="003C5BE7"/>
    <w:rsid w:val="003C5CF5"/>
    <w:rsid w:val="003C7694"/>
    <w:rsid w:val="003D10F1"/>
    <w:rsid w:val="003E5824"/>
    <w:rsid w:val="003E5859"/>
    <w:rsid w:val="003E70F2"/>
    <w:rsid w:val="003F0378"/>
    <w:rsid w:val="003F064B"/>
    <w:rsid w:val="003F0E4B"/>
    <w:rsid w:val="00400AD3"/>
    <w:rsid w:val="00403719"/>
    <w:rsid w:val="00406BE0"/>
    <w:rsid w:val="00411CEF"/>
    <w:rsid w:val="00412229"/>
    <w:rsid w:val="00421537"/>
    <w:rsid w:val="00423871"/>
    <w:rsid w:val="004273F4"/>
    <w:rsid w:val="0042796F"/>
    <w:rsid w:val="00430799"/>
    <w:rsid w:val="004309A1"/>
    <w:rsid w:val="00431453"/>
    <w:rsid w:val="00433108"/>
    <w:rsid w:val="00433552"/>
    <w:rsid w:val="004342D1"/>
    <w:rsid w:val="00434E91"/>
    <w:rsid w:val="004360A4"/>
    <w:rsid w:val="004367F0"/>
    <w:rsid w:val="0044071F"/>
    <w:rsid w:val="00446375"/>
    <w:rsid w:val="00447035"/>
    <w:rsid w:val="00451685"/>
    <w:rsid w:val="004547E2"/>
    <w:rsid w:val="00455E94"/>
    <w:rsid w:val="00456552"/>
    <w:rsid w:val="00462310"/>
    <w:rsid w:val="00463176"/>
    <w:rsid w:val="0046413C"/>
    <w:rsid w:val="00473C67"/>
    <w:rsid w:val="00474F17"/>
    <w:rsid w:val="0047624F"/>
    <w:rsid w:val="00477AC9"/>
    <w:rsid w:val="00480B02"/>
    <w:rsid w:val="00481563"/>
    <w:rsid w:val="00481D79"/>
    <w:rsid w:val="004977BC"/>
    <w:rsid w:val="004B1F3A"/>
    <w:rsid w:val="004B2E26"/>
    <w:rsid w:val="004B4C70"/>
    <w:rsid w:val="004B60CE"/>
    <w:rsid w:val="004B6B6D"/>
    <w:rsid w:val="004B71ED"/>
    <w:rsid w:val="004B7CD7"/>
    <w:rsid w:val="004C2BBC"/>
    <w:rsid w:val="004C3EE3"/>
    <w:rsid w:val="004C5902"/>
    <w:rsid w:val="004C5A50"/>
    <w:rsid w:val="004D05BE"/>
    <w:rsid w:val="004D0C80"/>
    <w:rsid w:val="004D2BA7"/>
    <w:rsid w:val="004D31AB"/>
    <w:rsid w:val="004D3235"/>
    <w:rsid w:val="004D3F59"/>
    <w:rsid w:val="004E2028"/>
    <w:rsid w:val="004E6B89"/>
    <w:rsid w:val="004F0759"/>
    <w:rsid w:val="004F2D3E"/>
    <w:rsid w:val="005024C1"/>
    <w:rsid w:val="00505E02"/>
    <w:rsid w:val="00507317"/>
    <w:rsid w:val="00516213"/>
    <w:rsid w:val="0051651B"/>
    <w:rsid w:val="00524EFE"/>
    <w:rsid w:val="00525013"/>
    <w:rsid w:val="0052565D"/>
    <w:rsid w:val="00525F1C"/>
    <w:rsid w:val="00525FC3"/>
    <w:rsid w:val="00526A4A"/>
    <w:rsid w:val="0052709A"/>
    <w:rsid w:val="00531F09"/>
    <w:rsid w:val="00533982"/>
    <w:rsid w:val="00533B0B"/>
    <w:rsid w:val="0054120B"/>
    <w:rsid w:val="00541989"/>
    <w:rsid w:val="00541F65"/>
    <w:rsid w:val="00544434"/>
    <w:rsid w:val="00545397"/>
    <w:rsid w:val="005453FD"/>
    <w:rsid w:val="0054789D"/>
    <w:rsid w:val="005542A1"/>
    <w:rsid w:val="0055595A"/>
    <w:rsid w:val="00560A74"/>
    <w:rsid w:val="0056145D"/>
    <w:rsid w:val="005643E7"/>
    <w:rsid w:val="005648DD"/>
    <w:rsid w:val="00565100"/>
    <w:rsid w:val="00567422"/>
    <w:rsid w:val="00571B90"/>
    <w:rsid w:val="00572B39"/>
    <w:rsid w:val="00575C79"/>
    <w:rsid w:val="005773D3"/>
    <w:rsid w:val="00577488"/>
    <w:rsid w:val="005867AD"/>
    <w:rsid w:val="00587BC9"/>
    <w:rsid w:val="00590EAB"/>
    <w:rsid w:val="005915FE"/>
    <w:rsid w:val="00592144"/>
    <w:rsid w:val="0059214B"/>
    <w:rsid w:val="00592E65"/>
    <w:rsid w:val="00593116"/>
    <w:rsid w:val="00593AEA"/>
    <w:rsid w:val="005A057D"/>
    <w:rsid w:val="005A6C10"/>
    <w:rsid w:val="005C0B58"/>
    <w:rsid w:val="005C2E5A"/>
    <w:rsid w:val="005C4E10"/>
    <w:rsid w:val="005C65FB"/>
    <w:rsid w:val="005D0553"/>
    <w:rsid w:val="005D1BEF"/>
    <w:rsid w:val="005D1CBF"/>
    <w:rsid w:val="005D4914"/>
    <w:rsid w:val="005D6819"/>
    <w:rsid w:val="005E3F35"/>
    <w:rsid w:val="005F0D47"/>
    <w:rsid w:val="006012D1"/>
    <w:rsid w:val="00606806"/>
    <w:rsid w:val="0060727D"/>
    <w:rsid w:val="0061312F"/>
    <w:rsid w:val="006150E9"/>
    <w:rsid w:val="00617492"/>
    <w:rsid w:val="00617DFD"/>
    <w:rsid w:val="00623973"/>
    <w:rsid w:val="00625004"/>
    <w:rsid w:val="0062741B"/>
    <w:rsid w:val="006310D7"/>
    <w:rsid w:val="006328BD"/>
    <w:rsid w:val="00637A71"/>
    <w:rsid w:val="006412E9"/>
    <w:rsid w:val="00650DD7"/>
    <w:rsid w:val="006526B5"/>
    <w:rsid w:val="00652A36"/>
    <w:rsid w:val="00654962"/>
    <w:rsid w:val="00664185"/>
    <w:rsid w:val="00666152"/>
    <w:rsid w:val="006677B9"/>
    <w:rsid w:val="00673636"/>
    <w:rsid w:val="00677E18"/>
    <w:rsid w:val="00683480"/>
    <w:rsid w:val="00684155"/>
    <w:rsid w:val="00684DFD"/>
    <w:rsid w:val="006850FC"/>
    <w:rsid w:val="006939EC"/>
    <w:rsid w:val="006A0AA9"/>
    <w:rsid w:val="006A235C"/>
    <w:rsid w:val="006A7F71"/>
    <w:rsid w:val="006B00CD"/>
    <w:rsid w:val="006B29BB"/>
    <w:rsid w:val="006B3300"/>
    <w:rsid w:val="006B5BCB"/>
    <w:rsid w:val="006C041F"/>
    <w:rsid w:val="006C0713"/>
    <w:rsid w:val="006C6EE6"/>
    <w:rsid w:val="006C7B55"/>
    <w:rsid w:val="006D2B4D"/>
    <w:rsid w:val="006D607F"/>
    <w:rsid w:val="006D71E5"/>
    <w:rsid w:val="006D7A94"/>
    <w:rsid w:val="006E02F1"/>
    <w:rsid w:val="006E2331"/>
    <w:rsid w:val="006E45E2"/>
    <w:rsid w:val="006F2545"/>
    <w:rsid w:val="006F3E6E"/>
    <w:rsid w:val="006F5807"/>
    <w:rsid w:val="00703681"/>
    <w:rsid w:val="00706050"/>
    <w:rsid w:val="00711219"/>
    <w:rsid w:val="00711EDC"/>
    <w:rsid w:val="00712EB7"/>
    <w:rsid w:val="00714C1D"/>
    <w:rsid w:val="007200EC"/>
    <w:rsid w:val="00722BFC"/>
    <w:rsid w:val="0072405D"/>
    <w:rsid w:val="00732B4D"/>
    <w:rsid w:val="0073523A"/>
    <w:rsid w:val="00735397"/>
    <w:rsid w:val="00740A98"/>
    <w:rsid w:val="00740D65"/>
    <w:rsid w:val="007472AA"/>
    <w:rsid w:val="00751BA3"/>
    <w:rsid w:val="00753093"/>
    <w:rsid w:val="0075359C"/>
    <w:rsid w:val="007563A2"/>
    <w:rsid w:val="0075737B"/>
    <w:rsid w:val="00757A9F"/>
    <w:rsid w:val="00760583"/>
    <w:rsid w:val="007636DB"/>
    <w:rsid w:val="00767BEB"/>
    <w:rsid w:val="00770EC7"/>
    <w:rsid w:val="00777618"/>
    <w:rsid w:val="007778FF"/>
    <w:rsid w:val="00783AD3"/>
    <w:rsid w:val="00785B24"/>
    <w:rsid w:val="00785EE4"/>
    <w:rsid w:val="007927A4"/>
    <w:rsid w:val="007A0C5D"/>
    <w:rsid w:val="007A296B"/>
    <w:rsid w:val="007A2D8F"/>
    <w:rsid w:val="007A3280"/>
    <w:rsid w:val="007A3C5A"/>
    <w:rsid w:val="007A5708"/>
    <w:rsid w:val="007B5C30"/>
    <w:rsid w:val="007B7391"/>
    <w:rsid w:val="007C0267"/>
    <w:rsid w:val="007C1785"/>
    <w:rsid w:val="007C3BA4"/>
    <w:rsid w:val="007C4165"/>
    <w:rsid w:val="007C4616"/>
    <w:rsid w:val="007C631F"/>
    <w:rsid w:val="007D1B62"/>
    <w:rsid w:val="007D3EE1"/>
    <w:rsid w:val="007D55FA"/>
    <w:rsid w:val="007D691F"/>
    <w:rsid w:val="007E563A"/>
    <w:rsid w:val="007E5744"/>
    <w:rsid w:val="007E7C2F"/>
    <w:rsid w:val="007F1829"/>
    <w:rsid w:val="007F5AF9"/>
    <w:rsid w:val="008002CB"/>
    <w:rsid w:val="008042A4"/>
    <w:rsid w:val="00811A92"/>
    <w:rsid w:val="0081585D"/>
    <w:rsid w:val="00816858"/>
    <w:rsid w:val="008168B9"/>
    <w:rsid w:val="008204BC"/>
    <w:rsid w:val="00821797"/>
    <w:rsid w:val="00821CE6"/>
    <w:rsid w:val="00831792"/>
    <w:rsid w:val="00831E78"/>
    <w:rsid w:val="00834141"/>
    <w:rsid w:val="0083577A"/>
    <w:rsid w:val="00840559"/>
    <w:rsid w:val="00844904"/>
    <w:rsid w:val="00845709"/>
    <w:rsid w:val="008466B6"/>
    <w:rsid w:val="00851944"/>
    <w:rsid w:val="008537A5"/>
    <w:rsid w:val="0086013A"/>
    <w:rsid w:val="0086056B"/>
    <w:rsid w:val="008618F0"/>
    <w:rsid w:val="00863FE7"/>
    <w:rsid w:val="00866733"/>
    <w:rsid w:val="00873673"/>
    <w:rsid w:val="0087533A"/>
    <w:rsid w:val="00875E67"/>
    <w:rsid w:val="008876CF"/>
    <w:rsid w:val="00893070"/>
    <w:rsid w:val="00894057"/>
    <w:rsid w:val="00895355"/>
    <w:rsid w:val="008A2DC7"/>
    <w:rsid w:val="008A2E8C"/>
    <w:rsid w:val="008A54C6"/>
    <w:rsid w:val="008B0067"/>
    <w:rsid w:val="008B02C7"/>
    <w:rsid w:val="008B5997"/>
    <w:rsid w:val="008B672B"/>
    <w:rsid w:val="008B6A6F"/>
    <w:rsid w:val="008C0207"/>
    <w:rsid w:val="008C1812"/>
    <w:rsid w:val="008C5C08"/>
    <w:rsid w:val="008C654F"/>
    <w:rsid w:val="008D792D"/>
    <w:rsid w:val="008E478A"/>
    <w:rsid w:val="008F1EEC"/>
    <w:rsid w:val="008F71F6"/>
    <w:rsid w:val="008F7E7D"/>
    <w:rsid w:val="009001A7"/>
    <w:rsid w:val="00901E7F"/>
    <w:rsid w:val="00902B71"/>
    <w:rsid w:val="00906824"/>
    <w:rsid w:val="00911386"/>
    <w:rsid w:val="00915418"/>
    <w:rsid w:val="00922C02"/>
    <w:rsid w:val="009249B8"/>
    <w:rsid w:val="0092509A"/>
    <w:rsid w:val="00926453"/>
    <w:rsid w:val="00930EED"/>
    <w:rsid w:val="0093186B"/>
    <w:rsid w:val="00931AAA"/>
    <w:rsid w:val="00932217"/>
    <w:rsid w:val="00932C9D"/>
    <w:rsid w:val="00933F3F"/>
    <w:rsid w:val="00935616"/>
    <w:rsid w:val="00940C7C"/>
    <w:rsid w:val="00940DBB"/>
    <w:rsid w:val="00943432"/>
    <w:rsid w:val="00950419"/>
    <w:rsid w:val="0095365C"/>
    <w:rsid w:val="00957691"/>
    <w:rsid w:val="00957BB8"/>
    <w:rsid w:val="00965047"/>
    <w:rsid w:val="00970AEA"/>
    <w:rsid w:val="00970E28"/>
    <w:rsid w:val="00975510"/>
    <w:rsid w:val="00976F2F"/>
    <w:rsid w:val="00983EBC"/>
    <w:rsid w:val="00984A3E"/>
    <w:rsid w:val="009928E5"/>
    <w:rsid w:val="009938F5"/>
    <w:rsid w:val="009962BB"/>
    <w:rsid w:val="009A0A3E"/>
    <w:rsid w:val="009A0E37"/>
    <w:rsid w:val="009A3996"/>
    <w:rsid w:val="009A4161"/>
    <w:rsid w:val="009A4527"/>
    <w:rsid w:val="009B1FA9"/>
    <w:rsid w:val="009B2086"/>
    <w:rsid w:val="009B4B14"/>
    <w:rsid w:val="009B627D"/>
    <w:rsid w:val="009C2A62"/>
    <w:rsid w:val="009C4D1E"/>
    <w:rsid w:val="009C5CA6"/>
    <w:rsid w:val="009C6D5D"/>
    <w:rsid w:val="009D4AA0"/>
    <w:rsid w:val="009F0F16"/>
    <w:rsid w:val="009F213B"/>
    <w:rsid w:val="009F5873"/>
    <w:rsid w:val="00A00AFC"/>
    <w:rsid w:val="00A01499"/>
    <w:rsid w:val="00A03976"/>
    <w:rsid w:val="00A07CE3"/>
    <w:rsid w:val="00A1420C"/>
    <w:rsid w:val="00A15F88"/>
    <w:rsid w:val="00A176EE"/>
    <w:rsid w:val="00A305F7"/>
    <w:rsid w:val="00A32E6C"/>
    <w:rsid w:val="00A37965"/>
    <w:rsid w:val="00A431C4"/>
    <w:rsid w:val="00A4586A"/>
    <w:rsid w:val="00A47354"/>
    <w:rsid w:val="00A54076"/>
    <w:rsid w:val="00A5576C"/>
    <w:rsid w:val="00A627AB"/>
    <w:rsid w:val="00A63309"/>
    <w:rsid w:val="00A7099B"/>
    <w:rsid w:val="00A71DCE"/>
    <w:rsid w:val="00A722D9"/>
    <w:rsid w:val="00A735D4"/>
    <w:rsid w:val="00A7708A"/>
    <w:rsid w:val="00A7781E"/>
    <w:rsid w:val="00A821F1"/>
    <w:rsid w:val="00A85777"/>
    <w:rsid w:val="00A86D42"/>
    <w:rsid w:val="00A87EEC"/>
    <w:rsid w:val="00A933A4"/>
    <w:rsid w:val="00A93D1B"/>
    <w:rsid w:val="00A96591"/>
    <w:rsid w:val="00AA0071"/>
    <w:rsid w:val="00AA2C8C"/>
    <w:rsid w:val="00AA460F"/>
    <w:rsid w:val="00AB43D7"/>
    <w:rsid w:val="00AB46FE"/>
    <w:rsid w:val="00AB6053"/>
    <w:rsid w:val="00AC0134"/>
    <w:rsid w:val="00AC0A2C"/>
    <w:rsid w:val="00AC4175"/>
    <w:rsid w:val="00AC4BEA"/>
    <w:rsid w:val="00AC6C73"/>
    <w:rsid w:val="00AC7230"/>
    <w:rsid w:val="00AC7DD0"/>
    <w:rsid w:val="00AD215E"/>
    <w:rsid w:val="00AD6F6B"/>
    <w:rsid w:val="00AE43A8"/>
    <w:rsid w:val="00AE770E"/>
    <w:rsid w:val="00AF02B7"/>
    <w:rsid w:val="00AF031A"/>
    <w:rsid w:val="00AF1362"/>
    <w:rsid w:val="00AF3322"/>
    <w:rsid w:val="00AF53D6"/>
    <w:rsid w:val="00AF5425"/>
    <w:rsid w:val="00AF5DBF"/>
    <w:rsid w:val="00B03A56"/>
    <w:rsid w:val="00B04B13"/>
    <w:rsid w:val="00B10155"/>
    <w:rsid w:val="00B1312E"/>
    <w:rsid w:val="00B148E6"/>
    <w:rsid w:val="00B2005F"/>
    <w:rsid w:val="00B2047D"/>
    <w:rsid w:val="00B2091A"/>
    <w:rsid w:val="00B37BF3"/>
    <w:rsid w:val="00B424AD"/>
    <w:rsid w:val="00B4276E"/>
    <w:rsid w:val="00B462B0"/>
    <w:rsid w:val="00B55F5F"/>
    <w:rsid w:val="00B672FA"/>
    <w:rsid w:val="00B80C04"/>
    <w:rsid w:val="00B80CB8"/>
    <w:rsid w:val="00B80FFD"/>
    <w:rsid w:val="00B813D2"/>
    <w:rsid w:val="00B81DB9"/>
    <w:rsid w:val="00B8360A"/>
    <w:rsid w:val="00B906CA"/>
    <w:rsid w:val="00B91B7A"/>
    <w:rsid w:val="00B91E65"/>
    <w:rsid w:val="00B96EAE"/>
    <w:rsid w:val="00BA0DCC"/>
    <w:rsid w:val="00BA1C86"/>
    <w:rsid w:val="00BA68AB"/>
    <w:rsid w:val="00BA6A00"/>
    <w:rsid w:val="00BB1067"/>
    <w:rsid w:val="00BB1827"/>
    <w:rsid w:val="00BB54C0"/>
    <w:rsid w:val="00BB663E"/>
    <w:rsid w:val="00BB7D8F"/>
    <w:rsid w:val="00BC2753"/>
    <w:rsid w:val="00BC54E6"/>
    <w:rsid w:val="00BC6A9F"/>
    <w:rsid w:val="00BD66BA"/>
    <w:rsid w:val="00BE080D"/>
    <w:rsid w:val="00BE0FA7"/>
    <w:rsid w:val="00BE1A55"/>
    <w:rsid w:val="00BE2DA1"/>
    <w:rsid w:val="00BE496C"/>
    <w:rsid w:val="00BE601E"/>
    <w:rsid w:val="00BF2D15"/>
    <w:rsid w:val="00BF2FD9"/>
    <w:rsid w:val="00C001DE"/>
    <w:rsid w:val="00C00914"/>
    <w:rsid w:val="00C013B0"/>
    <w:rsid w:val="00C01C62"/>
    <w:rsid w:val="00C02014"/>
    <w:rsid w:val="00C050D4"/>
    <w:rsid w:val="00C05399"/>
    <w:rsid w:val="00C06223"/>
    <w:rsid w:val="00C07054"/>
    <w:rsid w:val="00C1762F"/>
    <w:rsid w:val="00C21978"/>
    <w:rsid w:val="00C261E9"/>
    <w:rsid w:val="00C26DD9"/>
    <w:rsid w:val="00C270A6"/>
    <w:rsid w:val="00C32123"/>
    <w:rsid w:val="00C40743"/>
    <w:rsid w:val="00C434E0"/>
    <w:rsid w:val="00C44388"/>
    <w:rsid w:val="00C466AE"/>
    <w:rsid w:val="00C46710"/>
    <w:rsid w:val="00C46774"/>
    <w:rsid w:val="00C5015B"/>
    <w:rsid w:val="00C51C6D"/>
    <w:rsid w:val="00C52640"/>
    <w:rsid w:val="00C5589F"/>
    <w:rsid w:val="00C568A4"/>
    <w:rsid w:val="00C62769"/>
    <w:rsid w:val="00C642D7"/>
    <w:rsid w:val="00C65DE3"/>
    <w:rsid w:val="00C73760"/>
    <w:rsid w:val="00C741CD"/>
    <w:rsid w:val="00C82FFE"/>
    <w:rsid w:val="00C9147E"/>
    <w:rsid w:val="00C915D5"/>
    <w:rsid w:val="00C95BAD"/>
    <w:rsid w:val="00C95F38"/>
    <w:rsid w:val="00C9614F"/>
    <w:rsid w:val="00C966F7"/>
    <w:rsid w:val="00CA12BB"/>
    <w:rsid w:val="00CA3B16"/>
    <w:rsid w:val="00CB0430"/>
    <w:rsid w:val="00CC5355"/>
    <w:rsid w:val="00CC7706"/>
    <w:rsid w:val="00CD3316"/>
    <w:rsid w:val="00CD5441"/>
    <w:rsid w:val="00CD544D"/>
    <w:rsid w:val="00CE1913"/>
    <w:rsid w:val="00CE5E0A"/>
    <w:rsid w:val="00CE77AA"/>
    <w:rsid w:val="00CF2D62"/>
    <w:rsid w:val="00CF2F58"/>
    <w:rsid w:val="00CF4152"/>
    <w:rsid w:val="00CF43F8"/>
    <w:rsid w:val="00D00DE8"/>
    <w:rsid w:val="00D00E13"/>
    <w:rsid w:val="00D02FE7"/>
    <w:rsid w:val="00D05AE0"/>
    <w:rsid w:val="00D07A30"/>
    <w:rsid w:val="00D15123"/>
    <w:rsid w:val="00D16A16"/>
    <w:rsid w:val="00D17EFD"/>
    <w:rsid w:val="00D238F2"/>
    <w:rsid w:val="00D247CF"/>
    <w:rsid w:val="00D312BF"/>
    <w:rsid w:val="00D3770B"/>
    <w:rsid w:val="00D40513"/>
    <w:rsid w:val="00D412FD"/>
    <w:rsid w:val="00D51648"/>
    <w:rsid w:val="00D518F2"/>
    <w:rsid w:val="00D643D7"/>
    <w:rsid w:val="00D66880"/>
    <w:rsid w:val="00D72984"/>
    <w:rsid w:val="00D7505D"/>
    <w:rsid w:val="00D76589"/>
    <w:rsid w:val="00D80C54"/>
    <w:rsid w:val="00D86C91"/>
    <w:rsid w:val="00D918C4"/>
    <w:rsid w:val="00D92E95"/>
    <w:rsid w:val="00D94381"/>
    <w:rsid w:val="00D947F5"/>
    <w:rsid w:val="00DA7ED3"/>
    <w:rsid w:val="00DB25EC"/>
    <w:rsid w:val="00DC009E"/>
    <w:rsid w:val="00DC1FF3"/>
    <w:rsid w:val="00DC5278"/>
    <w:rsid w:val="00DC5600"/>
    <w:rsid w:val="00DD1251"/>
    <w:rsid w:val="00DE4632"/>
    <w:rsid w:val="00DE7C33"/>
    <w:rsid w:val="00DF270F"/>
    <w:rsid w:val="00DF5ABF"/>
    <w:rsid w:val="00E0265A"/>
    <w:rsid w:val="00E04A22"/>
    <w:rsid w:val="00E054ED"/>
    <w:rsid w:val="00E05D27"/>
    <w:rsid w:val="00E13ACC"/>
    <w:rsid w:val="00E178F5"/>
    <w:rsid w:val="00E20071"/>
    <w:rsid w:val="00E21172"/>
    <w:rsid w:val="00E247DC"/>
    <w:rsid w:val="00E25890"/>
    <w:rsid w:val="00E27708"/>
    <w:rsid w:val="00E3134E"/>
    <w:rsid w:val="00E3365A"/>
    <w:rsid w:val="00E33AEE"/>
    <w:rsid w:val="00E35587"/>
    <w:rsid w:val="00E36238"/>
    <w:rsid w:val="00E36E80"/>
    <w:rsid w:val="00E4244F"/>
    <w:rsid w:val="00E42991"/>
    <w:rsid w:val="00E515CF"/>
    <w:rsid w:val="00E531A4"/>
    <w:rsid w:val="00E531BE"/>
    <w:rsid w:val="00E5755F"/>
    <w:rsid w:val="00E60EDC"/>
    <w:rsid w:val="00E62043"/>
    <w:rsid w:val="00E62083"/>
    <w:rsid w:val="00E66701"/>
    <w:rsid w:val="00E66860"/>
    <w:rsid w:val="00E77BC4"/>
    <w:rsid w:val="00E806AE"/>
    <w:rsid w:val="00E828CC"/>
    <w:rsid w:val="00E82DE4"/>
    <w:rsid w:val="00E82E1F"/>
    <w:rsid w:val="00E84D00"/>
    <w:rsid w:val="00E86ABE"/>
    <w:rsid w:val="00E86D04"/>
    <w:rsid w:val="00E95F05"/>
    <w:rsid w:val="00EA3D73"/>
    <w:rsid w:val="00EA5B2D"/>
    <w:rsid w:val="00EA5BEC"/>
    <w:rsid w:val="00EA5EBD"/>
    <w:rsid w:val="00EB1C50"/>
    <w:rsid w:val="00EB454D"/>
    <w:rsid w:val="00EC1E13"/>
    <w:rsid w:val="00EC35E1"/>
    <w:rsid w:val="00EC62B8"/>
    <w:rsid w:val="00ED17E1"/>
    <w:rsid w:val="00ED7320"/>
    <w:rsid w:val="00EE11C8"/>
    <w:rsid w:val="00EE1CA5"/>
    <w:rsid w:val="00EE3837"/>
    <w:rsid w:val="00EF055B"/>
    <w:rsid w:val="00EF30D4"/>
    <w:rsid w:val="00EF4E98"/>
    <w:rsid w:val="00EF5176"/>
    <w:rsid w:val="00EF70D5"/>
    <w:rsid w:val="00F02079"/>
    <w:rsid w:val="00F04435"/>
    <w:rsid w:val="00F16392"/>
    <w:rsid w:val="00F241D9"/>
    <w:rsid w:val="00F25E84"/>
    <w:rsid w:val="00F31A6D"/>
    <w:rsid w:val="00F34461"/>
    <w:rsid w:val="00F35846"/>
    <w:rsid w:val="00F35D9A"/>
    <w:rsid w:val="00F46EE4"/>
    <w:rsid w:val="00F54BD4"/>
    <w:rsid w:val="00F54EF2"/>
    <w:rsid w:val="00F55A06"/>
    <w:rsid w:val="00F57D50"/>
    <w:rsid w:val="00F608D4"/>
    <w:rsid w:val="00F61432"/>
    <w:rsid w:val="00F620FE"/>
    <w:rsid w:val="00F62308"/>
    <w:rsid w:val="00F625FD"/>
    <w:rsid w:val="00F63D72"/>
    <w:rsid w:val="00F64EFB"/>
    <w:rsid w:val="00F705DA"/>
    <w:rsid w:val="00F714FB"/>
    <w:rsid w:val="00F718EB"/>
    <w:rsid w:val="00F73227"/>
    <w:rsid w:val="00F776BC"/>
    <w:rsid w:val="00F8336A"/>
    <w:rsid w:val="00F87090"/>
    <w:rsid w:val="00F87C10"/>
    <w:rsid w:val="00F93186"/>
    <w:rsid w:val="00F93DF9"/>
    <w:rsid w:val="00F96FEC"/>
    <w:rsid w:val="00FA4567"/>
    <w:rsid w:val="00FA4576"/>
    <w:rsid w:val="00FA67E3"/>
    <w:rsid w:val="00FB16C6"/>
    <w:rsid w:val="00FB215C"/>
    <w:rsid w:val="00FB2452"/>
    <w:rsid w:val="00FB5FED"/>
    <w:rsid w:val="00FB7623"/>
    <w:rsid w:val="00FB7F63"/>
    <w:rsid w:val="00FC0489"/>
    <w:rsid w:val="00FC5065"/>
    <w:rsid w:val="00FC6CE7"/>
    <w:rsid w:val="00FC6DE8"/>
    <w:rsid w:val="00FC7D65"/>
    <w:rsid w:val="00FD2D2C"/>
    <w:rsid w:val="00FD30AD"/>
    <w:rsid w:val="00FD31DE"/>
    <w:rsid w:val="00FE15A6"/>
    <w:rsid w:val="00FE182D"/>
    <w:rsid w:val="00FE4BE0"/>
    <w:rsid w:val="00FE5FB6"/>
    <w:rsid w:val="00FF516E"/>
    <w:rsid w:val="00FF75C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8353"/>
    <o:shapelayout v:ext="edit">
      <o:idmap v:ext="edit" data="1"/>
      <o:rules v:ext="edit">
        <o:r id="V:Rule14" type="connector" idref="#_x0000_s1080"/>
        <o:r id="V:Rule15" type="connector" idref="#_x0000_s1082"/>
        <o:r id="V:Rule16" type="connector" idref="#_x0000_s1074"/>
        <o:r id="V:Rule17" type="connector" idref="#_x0000_s1091"/>
        <o:r id="V:Rule18" type="connector" idref="#_x0000_s1087"/>
        <o:r id="V:Rule19" type="connector" idref="#_x0000_s1084"/>
        <o:r id="V:Rule20" type="connector" idref="#_x0000_s1069"/>
        <o:r id="V:Rule21" type="connector" idref="#_x0000_s1089"/>
        <o:r id="V:Rule22" type="connector" idref="#_x0000_s1076"/>
        <o:r id="V:Rule23" type="connector" idref="#_x0000_s1093"/>
        <o:r id="V:Rule24" type="connector" idref="#_x0000_s1073"/>
        <o:r id="V:Rule25" type="connector" idref="#_x0000_s1083"/>
        <o:r id="V:Rule26" type="connector" idref="#_x0000_s108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D32"/>
  </w:style>
  <w:style w:type="paragraph" w:styleId="Heading1">
    <w:name w:val="heading 1"/>
    <w:basedOn w:val="Normal"/>
    <w:next w:val="Normal"/>
    <w:link w:val="Heading1Char"/>
    <w:uiPriority w:val="9"/>
    <w:qFormat/>
    <w:rsid w:val="00FD2D2C"/>
    <w:pPr>
      <w:keepNext/>
      <w:keepLines/>
      <w:spacing w:line="360" w:lineRule="auto"/>
      <w:jc w:val="center"/>
      <w:outlineLvl w:val="0"/>
    </w:pPr>
    <w:rPr>
      <w:rFonts w:ascii="Times New Roman" w:eastAsiaTheme="majorEastAsia" w:hAnsi="Times New Roman" w:cstheme="majorBidi"/>
      <w:b/>
      <w:sz w:val="24"/>
      <w:szCs w:val="32"/>
      <w:lang w:val="id-ID"/>
    </w:rPr>
  </w:style>
  <w:style w:type="paragraph" w:styleId="Heading2">
    <w:name w:val="heading 2"/>
    <w:basedOn w:val="Normal"/>
    <w:next w:val="Normal"/>
    <w:link w:val="Heading2Char"/>
    <w:uiPriority w:val="9"/>
    <w:unhideWhenUsed/>
    <w:qFormat/>
    <w:rsid w:val="001122D3"/>
    <w:pPr>
      <w:keepNext/>
      <w:keepLines/>
      <w:spacing w:line="48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122D3"/>
    <w:pPr>
      <w:keepNext/>
      <w:keepLines/>
      <w:spacing w:line="480" w:lineRule="auto"/>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36238"/>
    <w:pPr>
      <w:keepNext/>
      <w:keepLines/>
      <w:spacing w:before="4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2D2C"/>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1122D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122D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36238"/>
    <w:rPr>
      <w:rFonts w:ascii="Times New Roman" w:eastAsiaTheme="majorEastAsia" w:hAnsi="Times New Roman" w:cstheme="majorBidi"/>
      <w:b/>
      <w:iCs/>
      <w:sz w:val="24"/>
    </w:rPr>
  </w:style>
  <w:style w:type="paragraph" w:styleId="ListParagraph">
    <w:name w:val="List Paragraph"/>
    <w:aliases w:val="sub3bab,UGEX'Z,Head 5,heading 1"/>
    <w:basedOn w:val="Normal"/>
    <w:link w:val="ListParagraphChar"/>
    <w:uiPriority w:val="34"/>
    <w:qFormat/>
    <w:rsid w:val="002B181B"/>
    <w:pPr>
      <w:ind w:left="720"/>
      <w:contextualSpacing/>
    </w:pPr>
  </w:style>
  <w:style w:type="character" w:customStyle="1" w:styleId="ListParagraphChar">
    <w:name w:val="List Paragraph Char"/>
    <w:aliases w:val="sub3bab Char,UGEX'Z Char,Head 5 Char,heading 1 Char"/>
    <w:link w:val="ListParagraph"/>
    <w:uiPriority w:val="34"/>
    <w:locked/>
    <w:rsid w:val="00943432"/>
  </w:style>
  <w:style w:type="paragraph" w:styleId="BalloonText">
    <w:name w:val="Balloon Text"/>
    <w:basedOn w:val="Normal"/>
    <w:link w:val="BalloonTextChar"/>
    <w:uiPriority w:val="99"/>
    <w:semiHidden/>
    <w:unhideWhenUsed/>
    <w:rsid w:val="001846D3"/>
    <w:rPr>
      <w:rFonts w:ascii="Tahoma" w:hAnsi="Tahoma" w:cs="Tahoma"/>
      <w:sz w:val="16"/>
      <w:szCs w:val="16"/>
    </w:rPr>
  </w:style>
  <w:style w:type="character" w:customStyle="1" w:styleId="BalloonTextChar">
    <w:name w:val="Balloon Text Char"/>
    <w:basedOn w:val="DefaultParagraphFont"/>
    <w:link w:val="BalloonText"/>
    <w:uiPriority w:val="99"/>
    <w:semiHidden/>
    <w:rsid w:val="001846D3"/>
    <w:rPr>
      <w:rFonts w:ascii="Tahoma" w:hAnsi="Tahoma" w:cs="Tahoma"/>
      <w:sz w:val="16"/>
      <w:szCs w:val="16"/>
    </w:rPr>
  </w:style>
  <w:style w:type="table" w:styleId="TableGrid">
    <w:name w:val="Table Grid"/>
    <w:basedOn w:val="TableNormal"/>
    <w:uiPriority w:val="59"/>
    <w:rsid w:val="00FA4567"/>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BA0DCC"/>
    <w:pPr>
      <w:tabs>
        <w:tab w:val="center" w:pos="4680"/>
        <w:tab w:val="right" w:pos="9360"/>
      </w:tabs>
    </w:pPr>
  </w:style>
  <w:style w:type="character" w:customStyle="1" w:styleId="HeaderChar">
    <w:name w:val="Header Char"/>
    <w:basedOn w:val="DefaultParagraphFont"/>
    <w:link w:val="Header"/>
    <w:uiPriority w:val="99"/>
    <w:rsid w:val="00BA0DCC"/>
  </w:style>
  <w:style w:type="paragraph" w:styleId="Footer">
    <w:name w:val="footer"/>
    <w:basedOn w:val="Normal"/>
    <w:link w:val="FooterChar"/>
    <w:uiPriority w:val="99"/>
    <w:unhideWhenUsed/>
    <w:rsid w:val="00BA0DCC"/>
    <w:pPr>
      <w:tabs>
        <w:tab w:val="center" w:pos="4680"/>
        <w:tab w:val="right" w:pos="9360"/>
      </w:tabs>
    </w:pPr>
  </w:style>
  <w:style w:type="character" w:customStyle="1" w:styleId="FooterChar">
    <w:name w:val="Footer Char"/>
    <w:basedOn w:val="DefaultParagraphFont"/>
    <w:link w:val="Footer"/>
    <w:uiPriority w:val="99"/>
    <w:rsid w:val="00BA0DCC"/>
  </w:style>
  <w:style w:type="character" w:styleId="PlaceholderText">
    <w:name w:val="Placeholder Text"/>
    <w:basedOn w:val="DefaultParagraphFont"/>
    <w:uiPriority w:val="99"/>
    <w:semiHidden/>
    <w:rsid w:val="006310D7"/>
    <w:rPr>
      <w:color w:val="808080"/>
    </w:rPr>
  </w:style>
  <w:style w:type="paragraph" w:styleId="TOC1">
    <w:name w:val="toc 1"/>
    <w:basedOn w:val="Normal"/>
    <w:next w:val="Normal"/>
    <w:autoRedefine/>
    <w:uiPriority w:val="39"/>
    <w:unhideWhenUsed/>
    <w:rsid w:val="00931AAA"/>
    <w:pPr>
      <w:tabs>
        <w:tab w:val="left" w:pos="440"/>
        <w:tab w:val="right" w:leader="dot" w:pos="8261"/>
      </w:tabs>
      <w:spacing w:after="100" w:line="276"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CD3316"/>
    <w:rPr>
      <w:color w:val="0000FF" w:themeColor="hyperlink"/>
      <w:u w:val="single"/>
    </w:rPr>
  </w:style>
  <w:style w:type="paragraph" w:styleId="TOC2">
    <w:name w:val="toc 2"/>
    <w:basedOn w:val="Normal"/>
    <w:next w:val="Normal"/>
    <w:autoRedefine/>
    <w:uiPriority w:val="39"/>
    <w:unhideWhenUsed/>
    <w:rsid w:val="00096D7F"/>
    <w:pPr>
      <w:tabs>
        <w:tab w:val="left" w:pos="709"/>
        <w:tab w:val="left" w:pos="851"/>
        <w:tab w:val="right" w:leader="dot" w:pos="8261"/>
      </w:tabs>
      <w:spacing w:after="100" w:line="276" w:lineRule="auto"/>
      <w:ind w:left="709"/>
    </w:pPr>
    <w:rPr>
      <w:rFonts w:ascii="Times New Roman" w:hAnsi="Times New Roman" w:cs="Times New Roman"/>
      <w:noProof/>
      <w:color w:val="000000" w:themeColor="text1"/>
      <w:sz w:val="24"/>
      <w:szCs w:val="24"/>
      <w:lang w:val="id-ID"/>
    </w:rPr>
  </w:style>
  <w:style w:type="paragraph" w:styleId="TOC3">
    <w:name w:val="toc 3"/>
    <w:basedOn w:val="Normal"/>
    <w:next w:val="Normal"/>
    <w:autoRedefine/>
    <w:uiPriority w:val="39"/>
    <w:unhideWhenUsed/>
    <w:rsid w:val="004D31AB"/>
    <w:pPr>
      <w:tabs>
        <w:tab w:val="left" w:pos="1320"/>
        <w:tab w:val="right" w:leader="dot" w:pos="8261"/>
      </w:tabs>
      <w:spacing w:after="100" w:line="276" w:lineRule="auto"/>
      <w:ind w:left="993" w:right="425" w:hanging="284"/>
    </w:pPr>
    <w:rPr>
      <w:rFonts w:ascii="Times New Roman" w:hAnsi="Times New Roman" w:cs="Times New Roman"/>
      <w:noProof/>
      <w:sz w:val="24"/>
      <w:szCs w:val="24"/>
      <w:lang w:val="id-ID"/>
    </w:rPr>
  </w:style>
  <w:style w:type="paragraph" w:styleId="TOCHeading">
    <w:name w:val="TOC Heading"/>
    <w:basedOn w:val="Heading1"/>
    <w:next w:val="Normal"/>
    <w:uiPriority w:val="39"/>
    <w:unhideWhenUsed/>
    <w:qFormat/>
    <w:rsid w:val="00455E94"/>
    <w:pPr>
      <w:spacing w:line="259" w:lineRule="auto"/>
      <w:outlineLvl w:val="9"/>
    </w:pPr>
    <w:rPr>
      <w:rFonts w:asciiTheme="majorHAnsi" w:hAnsiTheme="majorHAnsi"/>
      <w:b w:val="0"/>
      <w:color w:val="365F91" w:themeColor="accent1" w:themeShade="BF"/>
      <w:sz w:val="32"/>
      <w:lang w:val="en-US"/>
    </w:rPr>
  </w:style>
  <w:style w:type="paragraph" w:styleId="DocumentMap">
    <w:name w:val="Document Map"/>
    <w:basedOn w:val="Normal"/>
    <w:link w:val="DocumentMapChar"/>
    <w:uiPriority w:val="99"/>
    <w:semiHidden/>
    <w:unhideWhenUsed/>
    <w:rsid w:val="002E08C9"/>
    <w:rPr>
      <w:rFonts w:ascii="Tahoma" w:hAnsi="Tahoma" w:cs="Tahoma"/>
      <w:sz w:val="16"/>
      <w:szCs w:val="16"/>
    </w:rPr>
  </w:style>
  <w:style w:type="character" w:customStyle="1" w:styleId="DocumentMapChar">
    <w:name w:val="Document Map Char"/>
    <w:basedOn w:val="DefaultParagraphFont"/>
    <w:link w:val="DocumentMap"/>
    <w:uiPriority w:val="99"/>
    <w:semiHidden/>
    <w:rsid w:val="002E08C9"/>
    <w:rPr>
      <w:rFonts w:ascii="Tahoma" w:hAnsi="Tahoma" w:cs="Tahoma"/>
      <w:sz w:val="16"/>
      <w:szCs w:val="16"/>
    </w:rPr>
  </w:style>
  <w:style w:type="paragraph" w:styleId="Caption">
    <w:name w:val="caption"/>
    <w:basedOn w:val="Normal"/>
    <w:next w:val="Normal"/>
    <w:uiPriority w:val="35"/>
    <w:unhideWhenUsed/>
    <w:qFormat/>
    <w:rsid w:val="00FD2D2C"/>
    <w:pPr>
      <w:spacing w:after="200"/>
    </w:pPr>
    <w:rPr>
      <w:b/>
      <w:bCs/>
      <w:color w:val="4F81BD" w:themeColor="accent1"/>
      <w:sz w:val="18"/>
      <w:szCs w:val="18"/>
    </w:rPr>
  </w:style>
  <w:style w:type="paragraph" w:styleId="TableofFigures">
    <w:name w:val="table of figures"/>
    <w:basedOn w:val="Normal"/>
    <w:next w:val="Normal"/>
    <w:uiPriority w:val="99"/>
    <w:unhideWhenUsed/>
    <w:rsid w:val="008B6A6F"/>
  </w:style>
  <w:style w:type="table" w:customStyle="1" w:styleId="MediumList11">
    <w:name w:val="Medium List 11"/>
    <w:basedOn w:val="TableNormal"/>
    <w:uiPriority w:val="65"/>
    <w:rsid w:val="00C00914"/>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body">
    <w:name w:val="body"/>
    <w:basedOn w:val="Normal"/>
    <w:link w:val="bodyChar"/>
    <w:qFormat/>
    <w:rsid w:val="008F1EEC"/>
    <w:pPr>
      <w:spacing w:line="480" w:lineRule="auto"/>
      <w:ind w:firstLine="720"/>
      <w:jc w:val="both"/>
    </w:pPr>
    <w:rPr>
      <w:rFonts w:ascii="Times New Roman" w:eastAsia="Times New Roman" w:hAnsi="Times New Roman" w:cs="Times New Roman"/>
      <w:sz w:val="24"/>
      <w:szCs w:val="24"/>
    </w:rPr>
  </w:style>
  <w:style w:type="character" w:customStyle="1" w:styleId="bodyChar">
    <w:name w:val="body Char"/>
    <w:basedOn w:val="ListParagraphChar"/>
    <w:link w:val="body"/>
    <w:rsid w:val="008F1EEC"/>
    <w:rPr>
      <w:rFonts w:ascii="Times New Roman" w:eastAsia="Times New Roman" w:hAnsi="Times New Roman" w:cs="Times New Roman"/>
      <w:sz w:val="24"/>
      <w:szCs w:val="24"/>
    </w:rPr>
  </w:style>
  <w:style w:type="paragraph" w:customStyle="1" w:styleId="gambar">
    <w:name w:val="gambar"/>
    <w:basedOn w:val="Normal"/>
    <w:link w:val="gambarChar"/>
    <w:qFormat/>
    <w:rsid w:val="008F1EEC"/>
    <w:pPr>
      <w:jc w:val="center"/>
    </w:pPr>
    <w:rPr>
      <w:rFonts w:ascii="Times New Roman" w:eastAsia="Times New Roman" w:hAnsi="Times New Roman" w:cs="Times New Roman"/>
      <w:b/>
      <w:bCs/>
      <w:sz w:val="24"/>
      <w:szCs w:val="24"/>
    </w:rPr>
  </w:style>
  <w:style w:type="character" w:customStyle="1" w:styleId="gambarChar">
    <w:name w:val="gambar Char"/>
    <w:basedOn w:val="DefaultParagraphFont"/>
    <w:link w:val="gambar"/>
    <w:rsid w:val="008F1EEC"/>
    <w:rPr>
      <w:rFonts w:ascii="Times New Roman" w:eastAsia="Times New Roman" w:hAnsi="Times New Roman" w:cs="Times New Roman"/>
      <w:b/>
      <w:bCs/>
      <w:sz w:val="24"/>
      <w:szCs w:val="24"/>
    </w:rPr>
  </w:style>
  <w:style w:type="paragraph" w:customStyle="1" w:styleId="has-text-align-justify">
    <w:name w:val="has-text-align-justify"/>
    <w:basedOn w:val="Normal"/>
    <w:rsid w:val="00355CB5"/>
    <w:pPr>
      <w:spacing w:before="100" w:beforeAutospacing="1" w:after="100" w:afterAutospacing="1"/>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E95F05"/>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95F05"/>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A540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54076"/>
    <w:rPr>
      <w:rFonts w:ascii="Courier New" w:eastAsia="Times New Roman" w:hAnsi="Courier New" w:cs="Courier New"/>
      <w:sz w:val="20"/>
      <w:szCs w:val="20"/>
    </w:rPr>
  </w:style>
  <w:style w:type="character" w:customStyle="1" w:styleId="y2iqfc">
    <w:name w:val="y2iqfc"/>
    <w:basedOn w:val="DefaultParagraphFont"/>
    <w:rsid w:val="00A540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174502">
      <w:bodyDiv w:val="1"/>
      <w:marLeft w:val="0"/>
      <w:marRight w:val="0"/>
      <w:marTop w:val="0"/>
      <w:marBottom w:val="0"/>
      <w:divBdr>
        <w:top w:val="none" w:sz="0" w:space="0" w:color="auto"/>
        <w:left w:val="none" w:sz="0" w:space="0" w:color="auto"/>
        <w:bottom w:val="none" w:sz="0" w:space="0" w:color="auto"/>
        <w:right w:val="none" w:sz="0" w:space="0" w:color="auto"/>
      </w:divBdr>
      <w:divsChild>
        <w:div w:id="159546249">
          <w:marLeft w:val="0"/>
          <w:marRight w:val="0"/>
          <w:marTop w:val="0"/>
          <w:marBottom w:val="0"/>
          <w:divBdr>
            <w:top w:val="none" w:sz="0" w:space="0" w:color="auto"/>
            <w:left w:val="none" w:sz="0" w:space="0" w:color="auto"/>
            <w:bottom w:val="none" w:sz="0" w:space="0" w:color="auto"/>
            <w:right w:val="none" w:sz="0" w:space="0" w:color="auto"/>
          </w:divBdr>
        </w:div>
        <w:div w:id="1594167961">
          <w:marLeft w:val="0"/>
          <w:marRight w:val="0"/>
          <w:marTop w:val="0"/>
          <w:marBottom w:val="0"/>
          <w:divBdr>
            <w:top w:val="none" w:sz="0" w:space="0" w:color="auto"/>
            <w:left w:val="none" w:sz="0" w:space="0" w:color="auto"/>
            <w:bottom w:val="none" w:sz="0" w:space="0" w:color="auto"/>
            <w:right w:val="none" w:sz="0" w:space="0" w:color="auto"/>
          </w:divBdr>
        </w:div>
        <w:div w:id="217714854">
          <w:marLeft w:val="0"/>
          <w:marRight w:val="0"/>
          <w:marTop w:val="0"/>
          <w:marBottom w:val="0"/>
          <w:divBdr>
            <w:top w:val="none" w:sz="0" w:space="0" w:color="auto"/>
            <w:left w:val="none" w:sz="0" w:space="0" w:color="auto"/>
            <w:bottom w:val="none" w:sz="0" w:space="0" w:color="auto"/>
            <w:right w:val="none" w:sz="0" w:space="0" w:color="auto"/>
          </w:divBdr>
        </w:div>
        <w:div w:id="726564423">
          <w:marLeft w:val="0"/>
          <w:marRight w:val="0"/>
          <w:marTop w:val="0"/>
          <w:marBottom w:val="0"/>
          <w:divBdr>
            <w:top w:val="none" w:sz="0" w:space="0" w:color="auto"/>
            <w:left w:val="none" w:sz="0" w:space="0" w:color="auto"/>
            <w:bottom w:val="none" w:sz="0" w:space="0" w:color="auto"/>
            <w:right w:val="none" w:sz="0" w:space="0" w:color="auto"/>
          </w:divBdr>
        </w:div>
        <w:div w:id="167866706">
          <w:marLeft w:val="0"/>
          <w:marRight w:val="0"/>
          <w:marTop w:val="0"/>
          <w:marBottom w:val="0"/>
          <w:divBdr>
            <w:top w:val="none" w:sz="0" w:space="0" w:color="auto"/>
            <w:left w:val="none" w:sz="0" w:space="0" w:color="auto"/>
            <w:bottom w:val="none" w:sz="0" w:space="0" w:color="auto"/>
            <w:right w:val="none" w:sz="0" w:space="0" w:color="auto"/>
          </w:divBdr>
        </w:div>
        <w:div w:id="2117358287">
          <w:marLeft w:val="0"/>
          <w:marRight w:val="0"/>
          <w:marTop w:val="0"/>
          <w:marBottom w:val="0"/>
          <w:divBdr>
            <w:top w:val="none" w:sz="0" w:space="0" w:color="auto"/>
            <w:left w:val="none" w:sz="0" w:space="0" w:color="auto"/>
            <w:bottom w:val="none" w:sz="0" w:space="0" w:color="auto"/>
            <w:right w:val="none" w:sz="0" w:space="0" w:color="auto"/>
          </w:divBdr>
        </w:div>
        <w:div w:id="1920600665">
          <w:marLeft w:val="0"/>
          <w:marRight w:val="0"/>
          <w:marTop w:val="0"/>
          <w:marBottom w:val="0"/>
          <w:divBdr>
            <w:top w:val="none" w:sz="0" w:space="0" w:color="auto"/>
            <w:left w:val="none" w:sz="0" w:space="0" w:color="auto"/>
            <w:bottom w:val="none" w:sz="0" w:space="0" w:color="auto"/>
            <w:right w:val="none" w:sz="0" w:space="0" w:color="auto"/>
          </w:divBdr>
        </w:div>
        <w:div w:id="2101490357">
          <w:marLeft w:val="0"/>
          <w:marRight w:val="0"/>
          <w:marTop w:val="0"/>
          <w:marBottom w:val="0"/>
          <w:divBdr>
            <w:top w:val="none" w:sz="0" w:space="0" w:color="auto"/>
            <w:left w:val="none" w:sz="0" w:space="0" w:color="auto"/>
            <w:bottom w:val="none" w:sz="0" w:space="0" w:color="auto"/>
            <w:right w:val="none" w:sz="0" w:space="0" w:color="auto"/>
          </w:divBdr>
        </w:div>
        <w:div w:id="1878079502">
          <w:marLeft w:val="0"/>
          <w:marRight w:val="0"/>
          <w:marTop w:val="0"/>
          <w:marBottom w:val="0"/>
          <w:divBdr>
            <w:top w:val="none" w:sz="0" w:space="0" w:color="auto"/>
            <w:left w:val="none" w:sz="0" w:space="0" w:color="auto"/>
            <w:bottom w:val="none" w:sz="0" w:space="0" w:color="auto"/>
            <w:right w:val="none" w:sz="0" w:space="0" w:color="auto"/>
          </w:divBdr>
        </w:div>
        <w:div w:id="396823506">
          <w:marLeft w:val="0"/>
          <w:marRight w:val="0"/>
          <w:marTop w:val="0"/>
          <w:marBottom w:val="0"/>
          <w:divBdr>
            <w:top w:val="none" w:sz="0" w:space="0" w:color="auto"/>
            <w:left w:val="none" w:sz="0" w:space="0" w:color="auto"/>
            <w:bottom w:val="none" w:sz="0" w:space="0" w:color="auto"/>
            <w:right w:val="none" w:sz="0" w:space="0" w:color="auto"/>
          </w:divBdr>
        </w:div>
      </w:divsChild>
    </w:div>
    <w:div w:id="183598796">
      <w:bodyDiv w:val="1"/>
      <w:marLeft w:val="0"/>
      <w:marRight w:val="0"/>
      <w:marTop w:val="0"/>
      <w:marBottom w:val="0"/>
      <w:divBdr>
        <w:top w:val="none" w:sz="0" w:space="0" w:color="auto"/>
        <w:left w:val="none" w:sz="0" w:space="0" w:color="auto"/>
        <w:bottom w:val="none" w:sz="0" w:space="0" w:color="auto"/>
        <w:right w:val="none" w:sz="0" w:space="0" w:color="auto"/>
      </w:divBdr>
      <w:divsChild>
        <w:div w:id="237247271">
          <w:marLeft w:val="0"/>
          <w:marRight w:val="0"/>
          <w:marTop w:val="0"/>
          <w:marBottom w:val="0"/>
          <w:divBdr>
            <w:top w:val="none" w:sz="0" w:space="0" w:color="auto"/>
            <w:left w:val="none" w:sz="0" w:space="0" w:color="auto"/>
            <w:bottom w:val="none" w:sz="0" w:space="0" w:color="auto"/>
            <w:right w:val="none" w:sz="0" w:space="0" w:color="auto"/>
          </w:divBdr>
        </w:div>
        <w:div w:id="917783977">
          <w:marLeft w:val="0"/>
          <w:marRight w:val="0"/>
          <w:marTop w:val="0"/>
          <w:marBottom w:val="0"/>
          <w:divBdr>
            <w:top w:val="none" w:sz="0" w:space="0" w:color="auto"/>
            <w:left w:val="none" w:sz="0" w:space="0" w:color="auto"/>
            <w:bottom w:val="none" w:sz="0" w:space="0" w:color="auto"/>
            <w:right w:val="none" w:sz="0" w:space="0" w:color="auto"/>
          </w:divBdr>
        </w:div>
        <w:div w:id="1885480581">
          <w:marLeft w:val="0"/>
          <w:marRight w:val="0"/>
          <w:marTop w:val="0"/>
          <w:marBottom w:val="0"/>
          <w:divBdr>
            <w:top w:val="none" w:sz="0" w:space="0" w:color="auto"/>
            <w:left w:val="none" w:sz="0" w:space="0" w:color="auto"/>
            <w:bottom w:val="none" w:sz="0" w:space="0" w:color="auto"/>
            <w:right w:val="none" w:sz="0" w:space="0" w:color="auto"/>
          </w:divBdr>
        </w:div>
        <w:div w:id="1113210148">
          <w:marLeft w:val="0"/>
          <w:marRight w:val="0"/>
          <w:marTop w:val="0"/>
          <w:marBottom w:val="0"/>
          <w:divBdr>
            <w:top w:val="none" w:sz="0" w:space="0" w:color="auto"/>
            <w:left w:val="none" w:sz="0" w:space="0" w:color="auto"/>
            <w:bottom w:val="none" w:sz="0" w:space="0" w:color="auto"/>
            <w:right w:val="none" w:sz="0" w:space="0" w:color="auto"/>
          </w:divBdr>
        </w:div>
        <w:div w:id="378095331">
          <w:marLeft w:val="0"/>
          <w:marRight w:val="0"/>
          <w:marTop w:val="0"/>
          <w:marBottom w:val="0"/>
          <w:divBdr>
            <w:top w:val="none" w:sz="0" w:space="0" w:color="auto"/>
            <w:left w:val="none" w:sz="0" w:space="0" w:color="auto"/>
            <w:bottom w:val="none" w:sz="0" w:space="0" w:color="auto"/>
            <w:right w:val="none" w:sz="0" w:space="0" w:color="auto"/>
          </w:divBdr>
        </w:div>
        <w:div w:id="476413105">
          <w:marLeft w:val="0"/>
          <w:marRight w:val="0"/>
          <w:marTop w:val="0"/>
          <w:marBottom w:val="0"/>
          <w:divBdr>
            <w:top w:val="none" w:sz="0" w:space="0" w:color="auto"/>
            <w:left w:val="none" w:sz="0" w:space="0" w:color="auto"/>
            <w:bottom w:val="none" w:sz="0" w:space="0" w:color="auto"/>
            <w:right w:val="none" w:sz="0" w:space="0" w:color="auto"/>
          </w:divBdr>
        </w:div>
        <w:div w:id="1368411760">
          <w:marLeft w:val="0"/>
          <w:marRight w:val="0"/>
          <w:marTop w:val="0"/>
          <w:marBottom w:val="0"/>
          <w:divBdr>
            <w:top w:val="none" w:sz="0" w:space="0" w:color="auto"/>
            <w:left w:val="none" w:sz="0" w:space="0" w:color="auto"/>
            <w:bottom w:val="none" w:sz="0" w:space="0" w:color="auto"/>
            <w:right w:val="none" w:sz="0" w:space="0" w:color="auto"/>
          </w:divBdr>
        </w:div>
        <w:div w:id="732965805">
          <w:marLeft w:val="0"/>
          <w:marRight w:val="0"/>
          <w:marTop w:val="0"/>
          <w:marBottom w:val="0"/>
          <w:divBdr>
            <w:top w:val="none" w:sz="0" w:space="0" w:color="auto"/>
            <w:left w:val="none" w:sz="0" w:space="0" w:color="auto"/>
            <w:bottom w:val="none" w:sz="0" w:space="0" w:color="auto"/>
            <w:right w:val="none" w:sz="0" w:space="0" w:color="auto"/>
          </w:divBdr>
        </w:div>
        <w:div w:id="393430285">
          <w:marLeft w:val="0"/>
          <w:marRight w:val="0"/>
          <w:marTop w:val="0"/>
          <w:marBottom w:val="0"/>
          <w:divBdr>
            <w:top w:val="none" w:sz="0" w:space="0" w:color="auto"/>
            <w:left w:val="none" w:sz="0" w:space="0" w:color="auto"/>
            <w:bottom w:val="none" w:sz="0" w:space="0" w:color="auto"/>
            <w:right w:val="none" w:sz="0" w:space="0" w:color="auto"/>
          </w:divBdr>
        </w:div>
        <w:div w:id="634991676">
          <w:marLeft w:val="0"/>
          <w:marRight w:val="0"/>
          <w:marTop w:val="0"/>
          <w:marBottom w:val="0"/>
          <w:divBdr>
            <w:top w:val="none" w:sz="0" w:space="0" w:color="auto"/>
            <w:left w:val="none" w:sz="0" w:space="0" w:color="auto"/>
            <w:bottom w:val="none" w:sz="0" w:space="0" w:color="auto"/>
            <w:right w:val="none" w:sz="0" w:space="0" w:color="auto"/>
          </w:divBdr>
        </w:div>
        <w:div w:id="24253225">
          <w:marLeft w:val="0"/>
          <w:marRight w:val="0"/>
          <w:marTop w:val="0"/>
          <w:marBottom w:val="0"/>
          <w:divBdr>
            <w:top w:val="none" w:sz="0" w:space="0" w:color="auto"/>
            <w:left w:val="none" w:sz="0" w:space="0" w:color="auto"/>
            <w:bottom w:val="none" w:sz="0" w:space="0" w:color="auto"/>
            <w:right w:val="none" w:sz="0" w:space="0" w:color="auto"/>
          </w:divBdr>
        </w:div>
        <w:div w:id="322051327">
          <w:marLeft w:val="0"/>
          <w:marRight w:val="0"/>
          <w:marTop w:val="0"/>
          <w:marBottom w:val="0"/>
          <w:divBdr>
            <w:top w:val="none" w:sz="0" w:space="0" w:color="auto"/>
            <w:left w:val="none" w:sz="0" w:space="0" w:color="auto"/>
            <w:bottom w:val="none" w:sz="0" w:space="0" w:color="auto"/>
            <w:right w:val="none" w:sz="0" w:space="0" w:color="auto"/>
          </w:divBdr>
        </w:div>
        <w:div w:id="1703361532">
          <w:marLeft w:val="0"/>
          <w:marRight w:val="0"/>
          <w:marTop w:val="0"/>
          <w:marBottom w:val="0"/>
          <w:divBdr>
            <w:top w:val="none" w:sz="0" w:space="0" w:color="auto"/>
            <w:left w:val="none" w:sz="0" w:space="0" w:color="auto"/>
            <w:bottom w:val="none" w:sz="0" w:space="0" w:color="auto"/>
            <w:right w:val="none" w:sz="0" w:space="0" w:color="auto"/>
          </w:divBdr>
        </w:div>
        <w:div w:id="1109934627">
          <w:marLeft w:val="0"/>
          <w:marRight w:val="0"/>
          <w:marTop w:val="0"/>
          <w:marBottom w:val="0"/>
          <w:divBdr>
            <w:top w:val="none" w:sz="0" w:space="0" w:color="auto"/>
            <w:left w:val="none" w:sz="0" w:space="0" w:color="auto"/>
            <w:bottom w:val="none" w:sz="0" w:space="0" w:color="auto"/>
            <w:right w:val="none" w:sz="0" w:space="0" w:color="auto"/>
          </w:divBdr>
        </w:div>
        <w:div w:id="1298224733">
          <w:marLeft w:val="0"/>
          <w:marRight w:val="0"/>
          <w:marTop w:val="0"/>
          <w:marBottom w:val="0"/>
          <w:divBdr>
            <w:top w:val="none" w:sz="0" w:space="0" w:color="auto"/>
            <w:left w:val="none" w:sz="0" w:space="0" w:color="auto"/>
            <w:bottom w:val="none" w:sz="0" w:space="0" w:color="auto"/>
            <w:right w:val="none" w:sz="0" w:space="0" w:color="auto"/>
          </w:divBdr>
        </w:div>
        <w:div w:id="1654606196">
          <w:marLeft w:val="0"/>
          <w:marRight w:val="0"/>
          <w:marTop w:val="0"/>
          <w:marBottom w:val="0"/>
          <w:divBdr>
            <w:top w:val="none" w:sz="0" w:space="0" w:color="auto"/>
            <w:left w:val="none" w:sz="0" w:space="0" w:color="auto"/>
            <w:bottom w:val="none" w:sz="0" w:space="0" w:color="auto"/>
            <w:right w:val="none" w:sz="0" w:space="0" w:color="auto"/>
          </w:divBdr>
        </w:div>
        <w:div w:id="2045521804">
          <w:marLeft w:val="0"/>
          <w:marRight w:val="0"/>
          <w:marTop w:val="0"/>
          <w:marBottom w:val="0"/>
          <w:divBdr>
            <w:top w:val="none" w:sz="0" w:space="0" w:color="auto"/>
            <w:left w:val="none" w:sz="0" w:space="0" w:color="auto"/>
            <w:bottom w:val="none" w:sz="0" w:space="0" w:color="auto"/>
            <w:right w:val="none" w:sz="0" w:space="0" w:color="auto"/>
          </w:divBdr>
        </w:div>
        <w:div w:id="500514464">
          <w:marLeft w:val="0"/>
          <w:marRight w:val="0"/>
          <w:marTop w:val="0"/>
          <w:marBottom w:val="0"/>
          <w:divBdr>
            <w:top w:val="none" w:sz="0" w:space="0" w:color="auto"/>
            <w:left w:val="none" w:sz="0" w:space="0" w:color="auto"/>
            <w:bottom w:val="none" w:sz="0" w:space="0" w:color="auto"/>
            <w:right w:val="none" w:sz="0" w:space="0" w:color="auto"/>
          </w:divBdr>
        </w:div>
        <w:div w:id="560294406">
          <w:marLeft w:val="0"/>
          <w:marRight w:val="0"/>
          <w:marTop w:val="0"/>
          <w:marBottom w:val="0"/>
          <w:divBdr>
            <w:top w:val="none" w:sz="0" w:space="0" w:color="auto"/>
            <w:left w:val="none" w:sz="0" w:space="0" w:color="auto"/>
            <w:bottom w:val="none" w:sz="0" w:space="0" w:color="auto"/>
            <w:right w:val="none" w:sz="0" w:space="0" w:color="auto"/>
          </w:divBdr>
        </w:div>
      </w:divsChild>
    </w:div>
    <w:div w:id="341514259">
      <w:bodyDiv w:val="1"/>
      <w:marLeft w:val="0"/>
      <w:marRight w:val="0"/>
      <w:marTop w:val="0"/>
      <w:marBottom w:val="0"/>
      <w:divBdr>
        <w:top w:val="none" w:sz="0" w:space="0" w:color="auto"/>
        <w:left w:val="none" w:sz="0" w:space="0" w:color="auto"/>
        <w:bottom w:val="none" w:sz="0" w:space="0" w:color="auto"/>
        <w:right w:val="none" w:sz="0" w:space="0" w:color="auto"/>
      </w:divBdr>
    </w:div>
    <w:div w:id="702365541">
      <w:bodyDiv w:val="1"/>
      <w:marLeft w:val="0"/>
      <w:marRight w:val="0"/>
      <w:marTop w:val="0"/>
      <w:marBottom w:val="0"/>
      <w:divBdr>
        <w:top w:val="none" w:sz="0" w:space="0" w:color="auto"/>
        <w:left w:val="none" w:sz="0" w:space="0" w:color="auto"/>
        <w:bottom w:val="none" w:sz="0" w:space="0" w:color="auto"/>
        <w:right w:val="none" w:sz="0" w:space="0" w:color="auto"/>
      </w:divBdr>
    </w:div>
    <w:div w:id="945230952">
      <w:bodyDiv w:val="1"/>
      <w:marLeft w:val="0"/>
      <w:marRight w:val="0"/>
      <w:marTop w:val="0"/>
      <w:marBottom w:val="0"/>
      <w:divBdr>
        <w:top w:val="none" w:sz="0" w:space="0" w:color="auto"/>
        <w:left w:val="none" w:sz="0" w:space="0" w:color="auto"/>
        <w:bottom w:val="none" w:sz="0" w:space="0" w:color="auto"/>
        <w:right w:val="none" w:sz="0" w:space="0" w:color="auto"/>
      </w:divBdr>
      <w:divsChild>
        <w:div w:id="2023165801">
          <w:marLeft w:val="0"/>
          <w:marRight w:val="0"/>
          <w:marTop w:val="0"/>
          <w:marBottom w:val="0"/>
          <w:divBdr>
            <w:top w:val="none" w:sz="0" w:space="0" w:color="auto"/>
            <w:left w:val="none" w:sz="0" w:space="0" w:color="auto"/>
            <w:bottom w:val="none" w:sz="0" w:space="0" w:color="auto"/>
            <w:right w:val="none" w:sz="0" w:space="0" w:color="auto"/>
          </w:divBdr>
        </w:div>
        <w:div w:id="1266500657">
          <w:marLeft w:val="0"/>
          <w:marRight w:val="0"/>
          <w:marTop w:val="0"/>
          <w:marBottom w:val="0"/>
          <w:divBdr>
            <w:top w:val="none" w:sz="0" w:space="0" w:color="auto"/>
            <w:left w:val="none" w:sz="0" w:space="0" w:color="auto"/>
            <w:bottom w:val="none" w:sz="0" w:space="0" w:color="auto"/>
            <w:right w:val="none" w:sz="0" w:space="0" w:color="auto"/>
          </w:divBdr>
        </w:div>
      </w:divsChild>
    </w:div>
    <w:div w:id="1042024339">
      <w:bodyDiv w:val="1"/>
      <w:marLeft w:val="0"/>
      <w:marRight w:val="0"/>
      <w:marTop w:val="0"/>
      <w:marBottom w:val="0"/>
      <w:divBdr>
        <w:top w:val="none" w:sz="0" w:space="0" w:color="auto"/>
        <w:left w:val="none" w:sz="0" w:space="0" w:color="auto"/>
        <w:bottom w:val="none" w:sz="0" w:space="0" w:color="auto"/>
        <w:right w:val="none" w:sz="0" w:space="0" w:color="auto"/>
      </w:divBdr>
    </w:div>
    <w:div w:id="1084184832">
      <w:bodyDiv w:val="1"/>
      <w:marLeft w:val="0"/>
      <w:marRight w:val="0"/>
      <w:marTop w:val="0"/>
      <w:marBottom w:val="0"/>
      <w:divBdr>
        <w:top w:val="none" w:sz="0" w:space="0" w:color="auto"/>
        <w:left w:val="none" w:sz="0" w:space="0" w:color="auto"/>
        <w:bottom w:val="none" w:sz="0" w:space="0" w:color="auto"/>
        <w:right w:val="none" w:sz="0" w:space="0" w:color="auto"/>
      </w:divBdr>
    </w:div>
    <w:div w:id="1215316588">
      <w:bodyDiv w:val="1"/>
      <w:marLeft w:val="0"/>
      <w:marRight w:val="0"/>
      <w:marTop w:val="0"/>
      <w:marBottom w:val="0"/>
      <w:divBdr>
        <w:top w:val="none" w:sz="0" w:space="0" w:color="auto"/>
        <w:left w:val="none" w:sz="0" w:space="0" w:color="auto"/>
        <w:bottom w:val="none" w:sz="0" w:space="0" w:color="auto"/>
        <w:right w:val="none" w:sz="0" w:space="0" w:color="auto"/>
      </w:divBdr>
    </w:div>
    <w:div w:id="1376462909">
      <w:bodyDiv w:val="1"/>
      <w:marLeft w:val="0"/>
      <w:marRight w:val="0"/>
      <w:marTop w:val="0"/>
      <w:marBottom w:val="0"/>
      <w:divBdr>
        <w:top w:val="none" w:sz="0" w:space="0" w:color="auto"/>
        <w:left w:val="none" w:sz="0" w:space="0" w:color="auto"/>
        <w:bottom w:val="none" w:sz="0" w:space="0" w:color="auto"/>
        <w:right w:val="none" w:sz="0" w:space="0" w:color="auto"/>
      </w:divBdr>
      <w:divsChild>
        <w:div w:id="1594705949">
          <w:marLeft w:val="0"/>
          <w:marRight w:val="0"/>
          <w:marTop w:val="0"/>
          <w:marBottom w:val="0"/>
          <w:divBdr>
            <w:top w:val="none" w:sz="0" w:space="0" w:color="auto"/>
            <w:left w:val="none" w:sz="0" w:space="0" w:color="auto"/>
            <w:bottom w:val="none" w:sz="0" w:space="0" w:color="auto"/>
            <w:right w:val="none" w:sz="0" w:space="0" w:color="auto"/>
          </w:divBdr>
        </w:div>
        <w:div w:id="792140099">
          <w:marLeft w:val="0"/>
          <w:marRight w:val="0"/>
          <w:marTop w:val="0"/>
          <w:marBottom w:val="0"/>
          <w:divBdr>
            <w:top w:val="none" w:sz="0" w:space="0" w:color="auto"/>
            <w:left w:val="none" w:sz="0" w:space="0" w:color="auto"/>
            <w:bottom w:val="none" w:sz="0" w:space="0" w:color="auto"/>
            <w:right w:val="none" w:sz="0" w:space="0" w:color="auto"/>
          </w:divBdr>
        </w:div>
        <w:div w:id="465708398">
          <w:marLeft w:val="0"/>
          <w:marRight w:val="0"/>
          <w:marTop w:val="0"/>
          <w:marBottom w:val="0"/>
          <w:divBdr>
            <w:top w:val="none" w:sz="0" w:space="0" w:color="auto"/>
            <w:left w:val="none" w:sz="0" w:space="0" w:color="auto"/>
            <w:bottom w:val="none" w:sz="0" w:space="0" w:color="auto"/>
            <w:right w:val="none" w:sz="0" w:space="0" w:color="auto"/>
          </w:divBdr>
        </w:div>
        <w:div w:id="1978028830">
          <w:marLeft w:val="0"/>
          <w:marRight w:val="0"/>
          <w:marTop w:val="0"/>
          <w:marBottom w:val="0"/>
          <w:divBdr>
            <w:top w:val="none" w:sz="0" w:space="0" w:color="auto"/>
            <w:left w:val="none" w:sz="0" w:space="0" w:color="auto"/>
            <w:bottom w:val="none" w:sz="0" w:space="0" w:color="auto"/>
            <w:right w:val="none" w:sz="0" w:space="0" w:color="auto"/>
          </w:divBdr>
        </w:div>
      </w:divsChild>
    </w:div>
    <w:div w:id="1378704018">
      <w:bodyDiv w:val="1"/>
      <w:marLeft w:val="0"/>
      <w:marRight w:val="0"/>
      <w:marTop w:val="0"/>
      <w:marBottom w:val="0"/>
      <w:divBdr>
        <w:top w:val="none" w:sz="0" w:space="0" w:color="auto"/>
        <w:left w:val="none" w:sz="0" w:space="0" w:color="auto"/>
        <w:bottom w:val="none" w:sz="0" w:space="0" w:color="auto"/>
        <w:right w:val="none" w:sz="0" w:space="0" w:color="auto"/>
      </w:divBdr>
    </w:div>
    <w:div w:id="1579973812">
      <w:bodyDiv w:val="1"/>
      <w:marLeft w:val="0"/>
      <w:marRight w:val="0"/>
      <w:marTop w:val="0"/>
      <w:marBottom w:val="0"/>
      <w:divBdr>
        <w:top w:val="none" w:sz="0" w:space="0" w:color="auto"/>
        <w:left w:val="none" w:sz="0" w:space="0" w:color="auto"/>
        <w:bottom w:val="none" w:sz="0" w:space="0" w:color="auto"/>
        <w:right w:val="none" w:sz="0" w:space="0" w:color="auto"/>
      </w:divBdr>
      <w:divsChild>
        <w:div w:id="973175651">
          <w:marLeft w:val="0"/>
          <w:marRight w:val="0"/>
          <w:marTop w:val="0"/>
          <w:marBottom w:val="0"/>
          <w:divBdr>
            <w:top w:val="none" w:sz="0" w:space="0" w:color="auto"/>
            <w:left w:val="none" w:sz="0" w:space="0" w:color="auto"/>
            <w:bottom w:val="none" w:sz="0" w:space="0" w:color="auto"/>
            <w:right w:val="none" w:sz="0" w:space="0" w:color="auto"/>
          </w:divBdr>
        </w:div>
        <w:div w:id="993412186">
          <w:marLeft w:val="0"/>
          <w:marRight w:val="0"/>
          <w:marTop w:val="0"/>
          <w:marBottom w:val="0"/>
          <w:divBdr>
            <w:top w:val="none" w:sz="0" w:space="0" w:color="auto"/>
            <w:left w:val="none" w:sz="0" w:space="0" w:color="auto"/>
            <w:bottom w:val="none" w:sz="0" w:space="0" w:color="auto"/>
            <w:right w:val="none" w:sz="0" w:space="0" w:color="auto"/>
          </w:divBdr>
        </w:div>
        <w:div w:id="1543204444">
          <w:marLeft w:val="0"/>
          <w:marRight w:val="0"/>
          <w:marTop w:val="0"/>
          <w:marBottom w:val="0"/>
          <w:divBdr>
            <w:top w:val="none" w:sz="0" w:space="0" w:color="auto"/>
            <w:left w:val="none" w:sz="0" w:space="0" w:color="auto"/>
            <w:bottom w:val="none" w:sz="0" w:space="0" w:color="auto"/>
            <w:right w:val="none" w:sz="0" w:space="0" w:color="auto"/>
          </w:divBdr>
        </w:div>
        <w:div w:id="1833833033">
          <w:marLeft w:val="0"/>
          <w:marRight w:val="0"/>
          <w:marTop w:val="0"/>
          <w:marBottom w:val="0"/>
          <w:divBdr>
            <w:top w:val="none" w:sz="0" w:space="0" w:color="auto"/>
            <w:left w:val="none" w:sz="0" w:space="0" w:color="auto"/>
            <w:bottom w:val="none" w:sz="0" w:space="0" w:color="auto"/>
            <w:right w:val="none" w:sz="0" w:space="0" w:color="auto"/>
          </w:divBdr>
        </w:div>
        <w:div w:id="1962372690">
          <w:marLeft w:val="0"/>
          <w:marRight w:val="0"/>
          <w:marTop w:val="0"/>
          <w:marBottom w:val="0"/>
          <w:divBdr>
            <w:top w:val="none" w:sz="0" w:space="0" w:color="auto"/>
            <w:left w:val="none" w:sz="0" w:space="0" w:color="auto"/>
            <w:bottom w:val="none" w:sz="0" w:space="0" w:color="auto"/>
            <w:right w:val="none" w:sz="0" w:space="0" w:color="auto"/>
          </w:divBdr>
        </w:div>
        <w:div w:id="1869487743">
          <w:marLeft w:val="0"/>
          <w:marRight w:val="0"/>
          <w:marTop w:val="0"/>
          <w:marBottom w:val="0"/>
          <w:divBdr>
            <w:top w:val="none" w:sz="0" w:space="0" w:color="auto"/>
            <w:left w:val="none" w:sz="0" w:space="0" w:color="auto"/>
            <w:bottom w:val="none" w:sz="0" w:space="0" w:color="auto"/>
            <w:right w:val="none" w:sz="0" w:space="0" w:color="auto"/>
          </w:divBdr>
        </w:div>
        <w:div w:id="173803988">
          <w:marLeft w:val="0"/>
          <w:marRight w:val="0"/>
          <w:marTop w:val="0"/>
          <w:marBottom w:val="0"/>
          <w:divBdr>
            <w:top w:val="none" w:sz="0" w:space="0" w:color="auto"/>
            <w:left w:val="none" w:sz="0" w:space="0" w:color="auto"/>
            <w:bottom w:val="none" w:sz="0" w:space="0" w:color="auto"/>
            <w:right w:val="none" w:sz="0" w:space="0" w:color="auto"/>
          </w:divBdr>
        </w:div>
        <w:div w:id="83457196">
          <w:marLeft w:val="0"/>
          <w:marRight w:val="0"/>
          <w:marTop w:val="0"/>
          <w:marBottom w:val="0"/>
          <w:divBdr>
            <w:top w:val="none" w:sz="0" w:space="0" w:color="auto"/>
            <w:left w:val="none" w:sz="0" w:space="0" w:color="auto"/>
            <w:bottom w:val="none" w:sz="0" w:space="0" w:color="auto"/>
            <w:right w:val="none" w:sz="0" w:space="0" w:color="auto"/>
          </w:divBdr>
        </w:div>
        <w:div w:id="535701866">
          <w:marLeft w:val="0"/>
          <w:marRight w:val="0"/>
          <w:marTop w:val="0"/>
          <w:marBottom w:val="0"/>
          <w:divBdr>
            <w:top w:val="none" w:sz="0" w:space="0" w:color="auto"/>
            <w:left w:val="none" w:sz="0" w:space="0" w:color="auto"/>
            <w:bottom w:val="none" w:sz="0" w:space="0" w:color="auto"/>
            <w:right w:val="none" w:sz="0" w:space="0" w:color="auto"/>
          </w:divBdr>
        </w:div>
        <w:div w:id="1384863557">
          <w:marLeft w:val="0"/>
          <w:marRight w:val="0"/>
          <w:marTop w:val="0"/>
          <w:marBottom w:val="0"/>
          <w:divBdr>
            <w:top w:val="none" w:sz="0" w:space="0" w:color="auto"/>
            <w:left w:val="none" w:sz="0" w:space="0" w:color="auto"/>
            <w:bottom w:val="none" w:sz="0" w:space="0" w:color="auto"/>
            <w:right w:val="none" w:sz="0" w:space="0" w:color="auto"/>
          </w:divBdr>
        </w:div>
        <w:div w:id="208078087">
          <w:marLeft w:val="0"/>
          <w:marRight w:val="0"/>
          <w:marTop w:val="0"/>
          <w:marBottom w:val="0"/>
          <w:divBdr>
            <w:top w:val="none" w:sz="0" w:space="0" w:color="auto"/>
            <w:left w:val="none" w:sz="0" w:space="0" w:color="auto"/>
            <w:bottom w:val="none" w:sz="0" w:space="0" w:color="auto"/>
            <w:right w:val="none" w:sz="0" w:space="0" w:color="auto"/>
          </w:divBdr>
        </w:div>
        <w:div w:id="2003966366">
          <w:marLeft w:val="0"/>
          <w:marRight w:val="0"/>
          <w:marTop w:val="0"/>
          <w:marBottom w:val="0"/>
          <w:divBdr>
            <w:top w:val="none" w:sz="0" w:space="0" w:color="auto"/>
            <w:left w:val="none" w:sz="0" w:space="0" w:color="auto"/>
            <w:bottom w:val="none" w:sz="0" w:space="0" w:color="auto"/>
            <w:right w:val="none" w:sz="0" w:space="0" w:color="auto"/>
          </w:divBdr>
        </w:div>
        <w:div w:id="1312951088">
          <w:marLeft w:val="0"/>
          <w:marRight w:val="0"/>
          <w:marTop w:val="0"/>
          <w:marBottom w:val="0"/>
          <w:divBdr>
            <w:top w:val="none" w:sz="0" w:space="0" w:color="auto"/>
            <w:left w:val="none" w:sz="0" w:space="0" w:color="auto"/>
            <w:bottom w:val="none" w:sz="0" w:space="0" w:color="auto"/>
            <w:right w:val="none" w:sz="0" w:space="0" w:color="auto"/>
          </w:divBdr>
        </w:div>
        <w:div w:id="1151868278">
          <w:marLeft w:val="0"/>
          <w:marRight w:val="0"/>
          <w:marTop w:val="0"/>
          <w:marBottom w:val="0"/>
          <w:divBdr>
            <w:top w:val="none" w:sz="0" w:space="0" w:color="auto"/>
            <w:left w:val="none" w:sz="0" w:space="0" w:color="auto"/>
            <w:bottom w:val="none" w:sz="0" w:space="0" w:color="auto"/>
            <w:right w:val="none" w:sz="0" w:space="0" w:color="auto"/>
          </w:divBdr>
        </w:div>
        <w:div w:id="1311903407">
          <w:marLeft w:val="0"/>
          <w:marRight w:val="0"/>
          <w:marTop w:val="0"/>
          <w:marBottom w:val="0"/>
          <w:divBdr>
            <w:top w:val="none" w:sz="0" w:space="0" w:color="auto"/>
            <w:left w:val="none" w:sz="0" w:space="0" w:color="auto"/>
            <w:bottom w:val="none" w:sz="0" w:space="0" w:color="auto"/>
            <w:right w:val="none" w:sz="0" w:space="0" w:color="auto"/>
          </w:divBdr>
        </w:div>
      </w:divsChild>
    </w:div>
    <w:div w:id="1910117207">
      <w:bodyDiv w:val="1"/>
      <w:marLeft w:val="0"/>
      <w:marRight w:val="0"/>
      <w:marTop w:val="0"/>
      <w:marBottom w:val="0"/>
      <w:divBdr>
        <w:top w:val="none" w:sz="0" w:space="0" w:color="auto"/>
        <w:left w:val="none" w:sz="0" w:space="0" w:color="auto"/>
        <w:bottom w:val="none" w:sz="0" w:space="0" w:color="auto"/>
        <w:right w:val="none" w:sz="0" w:space="0" w:color="auto"/>
      </w:divBdr>
      <w:divsChild>
        <w:div w:id="348456353">
          <w:marLeft w:val="0"/>
          <w:marRight w:val="0"/>
          <w:marTop w:val="0"/>
          <w:marBottom w:val="0"/>
          <w:divBdr>
            <w:top w:val="none" w:sz="0" w:space="0" w:color="auto"/>
            <w:left w:val="none" w:sz="0" w:space="0" w:color="auto"/>
            <w:bottom w:val="none" w:sz="0" w:space="0" w:color="auto"/>
            <w:right w:val="none" w:sz="0" w:space="0" w:color="auto"/>
          </w:divBdr>
        </w:div>
        <w:div w:id="1994216400">
          <w:marLeft w:val="0"/>
          <w:marRight w:val="0"/>
          <w:marTop w:val="0"/>
          <w:marBottom w:val="0"/>
          <w:divBdr>
            <w:top w:val="none" w:sz="0" w:space="0" w:color="auto"/>
            <w:left w:val="none" w:sz="0" w:space="0" w:color="auto"/>
            <w:bottom w:val="none" w:sz="0" w:space="0" w:color="auto"/>
            <w:right w:val="none" w:sz="0" w:space="0" w:color="auto"/>
          </w:divBdr>
        </w:div>
        <w:div w:id="1800369777">
          <w:marLeft w:val="0"/>
          <w:marRight w:val="0"/>
          <w:marTop w:val="0"/>
          <w:marBottom w:val="0"/>
          <w:divBdr>
            <w:top w:val="none" w:sz="0" w:space="0" w:color="auto"/>
            <w:left w:val="none" w:sz="0" w:space="0" w:color="auto"/>
            <w:bottom w:val="none" w:sz="0" w:space="0" w:color="auto"/>
            <w:right w:val="none" w:sz="0" w:space="0" w:color="auto"/>
          </w:divBdr>
        </w:div>
      </w:divsChild>
    </w:div>
    <w:div w:id="2109037510">
      <w:bodyDiv w:val="1"/>
      <w:marLeft w:val="0"/>
      <w:marRight w:val="0"/>
      <w:marTop w:val="0"/>
      <w:marBottom w:val="0"/>
      <w:divBdr>
        <w:top w:val="none" w:sz="0" w:space="0" w:color="auto"/>
        <w:left w:val="none" w:sz="0" w:space="0" w:color="auto"/>
        <w:bottom w:val="none" w:sz="0" w:space="0" w:color="auto"/>
        <w:right w:val="none" w:sz="0" w:space="0" w:color="auto"/>
      </w:divBdr>
    </w:div>
    <w:div w:id="211061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F0992-353D-497B-922F-23298536B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458</Words>
  <Characters>1971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gm_3</cp:lastModifiedBy>
  <cp:revision>2</cp:revision>
  <cp:lastPrinted>2022-09-12T02:28:00Z</cp:lastPrinted>
  <dcterms:created xsi:type="dcterms:W3CDTF">2023-09-21T07:38:00Z</dcterms:created>
  <dcterms:modified xsi:type="dcterms:W3CDTF">2023-09-21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0afd87-81d2-3d02-aa94-ea68e45bcf65</vt:lpwstr>
  </property>
  <property fmtid="{D5CDD505-2E9C-101B-9397-08002B2CF9AE}" pid="24" name="Mendeley Citation Style_1">
    <vt:lpwstr>http://www.zotero.org/styles/apa</vt:lpwstr>
  </property>
</Properties>
</file>